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7B00D29C"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59249D">
        <w:t xml:space="preserve">ate, systematic measurements of </w:t>
      </w:r>
      <w:r w:rsidR="0059249D" w:rsidRPr="0059249D">
        <w:t xml:space="preserve">both mRNA and protein abundances </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w:t>
      </w:r>
      <w:r w:rsidR="0059249D">
        <w:t xml:space="preserve"> Additionally, we provide measurements of doubling times and flux through the central metabolism.</w:t>
      </w:r>
      <w:r w:rsidR="0059249D" w:rsidRPr="0059249D">
        <w:t xml:space="preserve"> </w:t>
      </w:r>
      <w:r w:rsidRPr="009E1177">
        <w:t xml:space="preserve">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59249D">
        <w:t xml:space="preserve">. </w:t>
      </w:r>
      <w:r>
        <w:t xml:space="preserve">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506D11AB"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commentRangeStart w:id="1"/>
      <w:r w:rsidR="00364BA3" w:rsidRPr="00364BA3">
        <w:rPr>
          <w:highlight w:val="yellow"/>
        </w:rPr>
        <w:t>Table S4</w:t>
      </w:r>
      <w:commentRangeEnd w:id="1"/>
      <w:r w:rsidR="00D67E4C">
        <w:rPr>
          <w:rStyle w:val="CommentReference"/>
        </w:rPr>
        <w:commentReference w:id="1"/>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7E1D5EAC"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730700">
        <w:t>.</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2FEFDEFA" w:rsidR="006F70EB" w:rsidRDefault="00881210" w:rsidP="006F70EB">
      <w:r w:rsidRPr="00484BFE">
        <w:t xml:space="preserve">Our raw RNA-seq </w:t>
      </w:r>
      <w:r w:rsidR="00852FE9" w:rsidRPr="00484BFE">
        <w:t xml:space="preserve">and protein </w:t>
      </w:r>
      <w:r w:rsidRPr="00484BFE">
        <w:t xml:space="preserve">data </w:t>
      </w:r>
      <w:r w:rsidR="002A6E4A" w:rsidRPr="00484BFE">
        <w:t xml:space="preserve">covers </w:t>
      </w:r>
      <w:r w:rsidR="007B145B" w:rsidRPr="00484BFE">
        <w:t>4</w:t>
      </w:r>
      <w:r w:rsidR="00852FE9" w:rsidRPr="00484BFE">
        <w:t>196</w:t>
      </w:r>
      <w:r w:rsidR="007B145B" w:rsidRPr="00484BFE">
        <w:t xml:space="preserve"> </w:t>
      </w:r>
      <w:r w:rsidRPr="00484BFE">
        <w:t>dis</w:t>
      </w:r>
      <w:r w:rsidR="008217C8" w:rsidRPr="00484BFE">
        <w:t>tinct mRNAs</w:t>
      </w:r>
      <w:r w:rsidR="00852FE9" w:rsidRPr="00484BFE">
        <w:t xml:space="preserve"> and proteins</w:t>
      </w:r>
      <w:r w:rsidR="005C33B3" w:rsidRPr="00484BFE">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17021E">
        <w:t>6</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F5EA7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t>
      </w:r>
      <w:r w:rsidR="00730700">
        <w:t xml:space="preserve">Results were different for </w:t>
      </w:r>
      <w:r w:rsidRPr="00B67655">
        <w:t xml:space="preserve">protein abundances (Figure </w:t>
      </w:r>
      <w:r w:rsidR="00AA4FB1">
        <w:t>4</w:t>
      </w:r>
      <w:r w:rsidR="00730700">
        <w:t xml:space="preserve">), where growth phase had little effect on the clustering and instead </w:t>
      </w:r>
      <w:r w:rsidRPr="00B67655">
        <w:t xml:space="preserve">samples </w:t>
      </w:r>
      <w:r w:rsidR="00730700">
        <w:t>seemed to group</w:t>
      </w:r>
      <w:r w:rsidRPr="00B67655">
        <w:t xml:space="preserve"> together</w:t>
      </w:r>
      <w:r w:rsidR="00730700">
        <w:t xml:space="preserve"> by </w:t>
      </w:r>
      <w:r w:rsidRPr="00B67655">
        <w:t>Na</w:t>
      </w:r>
      <w:r w:rsidR="007A1633" w:rsidRPr="007A1633">
        <w:rPr>
          <w:vertAlign w:val="superscript"/>
        </w:rPr>
        <w:t>+</w:t>
      </w:r>
      <w:r w:rsidRPr="00B67655">
        <w:t xml:space="preserve"> lev</w:t>
      </w:r>
      <w:r w:rsidR="00526C9C">
        <w:t>els and carbon source</w:t>
      </w:r>
      <w:r w:rsidRPr="00B67655">
        <w:t>.</w:t>
      </w:r>
    </w:p>
    <w:p w14:paraId="63897D21" w14:textId="77777777" w:rsidR="006F70EB" w:rsidRDefault="006F70EB" w:rsidP="006F70EB"/>
    <w:p w14:paraId="7C2A337C" w14:textId="305FDFDA" w:rsidR="00B67655" w:rsidRPr="006F70EB" w:rsidRDefault="00B67655" w:rsidP="002832ED">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2832ED">
        <w:t>, and it is widely used to quantify how closely related any two leafs are in a clustering dendogram</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2832ED">
        <w:t xml:space="preserve">We generated null distributions of cophenetic distances under the assumption of no clustering by </w:t>
      </w:r>
      <w:r w:rsidR="002832ED" w:rsidRPr="00B67655">
        <w:t>resampling mean cophenetic distances from dendograms w</w:t>
      </w:r>
      <w:r w:rsidR="002832ED">
        <w:t xml:space="preserve">ith reshuffled leaf assignments, and we then </w:t>
      </w:r>
      <w:r w:rsidRPr="00B67655">
        <w:t xml:space="preserve">converted each </w:t>
      </w:r>
      <w:r w:rsidR="002832ED">
        <w:t xml:space="preserve">observed </w:t>
      </w:r>
      <w:r w:rsidRPr="00B67655">
        <w:t xml:space="preserve">mean cophenetic distance into a </w:t>
      </w:r>
      <w:r w:rsidRPr="00B002D1">
        <w:rPr>
          <w:i/>
        </w:rPr>
        <w:t>z</w:t>
      </w:r>
      <w:r w:rsidRPr="00526C9C">
        <w:t>-score</w:t>
      </w:r>
      <w:r w:rsidR="002832ED">
        <w:t xml:space="preserve"> using the mean and variance of the corresponding null distribution. </w:t>
      </w:r>
      <w:r w:rsidR="00872A96" w:rsidRPr="002832ED">
        <w:t>Thus, we carried out a</w:t>
      </w:r>
      <w:r w:rsidR="004943D6">
        <w:t xml:space="preserve"> non-parametric,</w:t>
      </w:r>
      <w:r w:rsidR="00872A96" w:rsidRPr="002832ED">
        <w:t xml:space="preserve"> random permutation test where we </w:t>
      </w:r>
      <w:r w:rsidR="001E0875" w:rsidRPr="002832ED">
        <w:t>determine</w:t>
      </w:r>
      <w:r w:rsidR="00872A96" w:rsidRPr="002832ED">
        <w:t>d the null-distribution of our test</w:t>
      </w:r>
      <w:r w:rsidR="001E0875" w:rsidRPr="002832ED">
        <w:t xml:space="preserve"> statistic by resampling.</w:t>
      </w:r>
      <w:r w:rsidR="00852FE9" w:rsidRPr="002832ED">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3DB6834C" w:rsidR="00C6196F" w:rsidRPr="006175E9" w:rsidRDefault="00B67655" w:rsidP="00B67655">
      <w:pPr>
        <w:pStyle w:val="Heading3"/>
        <w:rPr>
          <w:b w:val="0"/>
          <w:color w:val="auto"/>
        </w:rPr>
      </w:pPr>
      <w:r w:rsidRPr="006175E9">
        <w:rPr>
          <w:rFonts w:eastAsiaTheme="minorEastAsia" w:cstheme="minorBidi"/>
          <w:b w:val="0"/>
          <w:bCs w:val="0"/>
          <w:color w:val="auto"/>
        </w:rPr>
        <w:t xml:space="preserve">We found that mRNA abundances were significantly clustered by growth phase, with a </w:t>
      </w:r>
      <w:r w:rsidRPr="006175E9">
        <w:rPr>
          <w:rFonts w:eastAsiaTheme="minorEastAsia" w:cstheme="minorBidi"/>
          <w:b w:val="0"/>
          <w:bCs w:val="0"/>
          <w:i/>
          <w:color w:val="auto"/>
        </w:rPr>
        <w:t>z</w:t>
      </w:r>
      <w:r w:rsidR="00526C9C" w:rsidRPr="006175E9">
        <w:rPr>
          <w:rFonts w:eastAsiaTheme="minorEastAsia" w:cstheme="minorBidi"/>
          <w:b w:val="0"/>
          <w:bCs w:val="0"/>
          <w:color w:val="auto"/>
        </w:rPr>
        <w:t xml:space="preserve">-score of </w:t>
      </w:r>
      <w:r w:rsidR="007229C2" w:rsidRPr="006175E9">
        <w:rPr>
          <w:b w:val="0"/>
          <w:color w:val="auto"/>
        </w:rPr>
        <w:t>−</w:t>
      </w:r>
      <w:r w:rsidR="00700028" w:rsidRPr="006175E9">
        <w:rPr>
          <w:rFonts w:eastAsiaTheme="minorEastAsia" w:cstheme="minorBidi"/>
          <w:b w:val="0"/>
          <w:bCs w:val="0"/>
          <w:color w:val="auto"/>
        </w:rPr>
        <w:t>30.98</w:t>
      </w:r>
      <w:r w:rsidR="006175E9" w:rsidRPr="006175E9">
        <w:rPr>
          <w:rFonts w:eastAsiaTheme="minorEastAsia" w:cstheme="minorBidi"/>
          <w:b w:val="0"/>
          <w:bCs w:val="0"/>
          <w:color w:val="auto"/>
        </w:rPr>
        <w:t xml:space="preserve">, and by </w:t>
      </w:r>
      <w:r w:rsidR="006175E9" w:rsidRPr="006175E9">
        <w:rPr>
          <w:b w:val="0"/>
          <w:color w:val="auto"/>
        </w:rPr>
        <w:t>Mg</w:t>
      </w:r>
      <w:r w:rsidR="006175E9" w:rsidRPr="006175E9">
        <w:rPr>
          <w:b w:val="0"/>
          <w:color w:val="auto"/>
          <w:vertAlign w:val="superscript"/>
        </w:rPr>
        <w:t>2+</w:t>
      </w:r>
      <w:r w:rsidR="006175E9" w:rsidRPr="006175E9">
        <w:rPr>
          <w:b w:val="0"/>
          <w:color w:val="auto"/>
        </w:rPr>
        <w:t xml:space="preserve"> level, with a </w:t>
      </w:r>
      <w:r w:rsidR="006175E9" w:rsidRPr="006175E9">
        <w:rPr>
          <w:b w:val="0"/>
          <w:i/>
          <w:color w:val="auto"/>
        </w:rPr>
        <w:t>z</w:t>
      </w:r>
      <w:r w:rsidR="006175E9" w:rsidRPr="006175E9">
        <w:rPr>
          <w:b w:val="0"/>
          <w:color w:val="auto"/>
        </w:rPr>
        <w:t>-score of</w:t>
      </w:r>
      <w:r w:rsidR="006175E9" w:rsidRPr="006175E9">
        <w:rPr>
          <w:color w:val="auto"/>
        </w:rPr>
        <w:t xml:space="preserve"> </w:t>
      </w:r>
      <w:r w:rsidR="006175E9" w:rsidRPr="006175E9">
        <w:rPr>
          <w:b w:val="0"/>
          <w:color w:val="auto"/>
        </w:rPr>
        <w:t>−3.21</w:t>
      </w:r>
      <w:r w:rsidRPr="006175E9">
        <w:rPr>
          <w:rFonts w:eastAsiaTheme="minorEastAsia" w:cstheme="minorBidi"/>
          <w:bCs w:val="0"/>
          <w:color w:val="auto"/>
        </w:rPr>
        <w:t xml:space="preserve"> </w:t>
      </w:r>
      <w:r w:rsidRPr="006175E9">
        <w:rPr>
          <w:rFonts w:eastAsiaTheme="minorEastAsia" w:cstheme="minorBidi"/>
          <w:b w:val="0"/>
          <w:bCs w:val="0"/>
          <w:color w:val="auto"/>
        </w:rPr>
        <w:t>(Table 1).</w:t>
      </w:r>
      <w:r w:rsidR="006175E9" w:rsidRPr="006175E9">
        <w:rPr>
          <w:b w:val="0"/>
          <w:color w:val="auto"/>
        </w:rPr>
        <w:t xml:space="preserve"> The </w:t>
      </w:r>
      <w:r w:rsidR="006175E9" w:rsidRPr="006175E9">
        <w:rPr>
          <w:b w:val="0"/>
          <w:i/>
          <w:color w:val="auto"/>
        </w:rPr>
        <w:t>z</w:t>
      </w:r>
      <w:r w:rsidR="006175E9" w:rsidRPr="006175E9">
        <w:rPr>
          <w:b w:val="0"/>
          <w:color w:val="auto"/>
        </w:rPr>
        <w:t xml:space="preserve">-scores for </w:t>
      </w:r>
      <w:r w:rsidR="00D82C71" w:rsidRPr="006175E9">
        <w:rPr>
          <w:b w:val="0"/>
          <w:color w:val="auto"/>
        </w:rPr>
        <w:t>Na</w:t>
      </w:r>
      <w:r w:rsidR="00D82C71" w:rsidRPr="006175E9">
        <w:rPr>
          <w:b w:val="0"/>
          <w:color w:val="auto"/>
          <w:vertAlign w:val="superscript"/>
        </w:rPr>
        <w:t>+</w:t>
      </w:r>
      <w:r w:rsidR="00D82C71" w:rsidRPr="006175E9">
        <w:rPr>
          <w:b w:val="0"/>
          <w:color w:val="auto"/>
        </w:rPr>
        <w:t xml:space="preserve"> </w:t>
      </w:r>
      <w:r w:rsidR="006175E9" w:rsidRPr="006175E9">
        <w:rPr>
          <w:b w:val="0"/>
          <w:color w:val="auto"/>
        </w:rPr>
        <w:t xml:space="preserve">level and carbon source were </w:t>
      </w:r>
      <w:r w:rsidR="00D82C71" w:rsidRPr="006175E9">
        <w:rPr>
          <w:b w:val="0"/>
          <w:color w:val="auto"/>
        </w:rPr>
        <w:t>−1.89</w:t>
      </w:r>
      <w:r w:rsidR="006175E9" w:rsidRPr="006175E9">
        <w:rPr>
          <w:b w:val="0"/>
          <w:color w:val="auto"/>
        </w:rPr>
        <w:t xml:space="preserve"> and </w:t>
      </w:r>
      <w:r w:rsidR="00D82C71" w:rsidRPr="006175E9">
        <w:rPr>
          <w:b w:val="0"/>
          <w:color w:val="auto"/>
        </w:rPr>
        <w:t xml:space="preserve">1.21, </w:t>
      </w:r>
      <w:r w:rsidR="006175E9" w:rsidRPr="006175E9">
        <w:rPr>
          <w:b w:val="0"/>
          <w:color w:val="auto"/>
        </w:rPr>
        <w:t>respectively, which are not significantly different from zero. Moreover, w</w:t>
      </w:r>
      <w:r w:rsidR="00D82C71" w:rsidRPr="006175E9">
        <w:rPr>
          <w:b w:val="0"/>
          <w:color w:val="auto"/>
        </w:rPr>
        <w:t xml:space="preserve">hen we calculated a </w:t>
      </w:r>
      <w:r w:rsidR="00D82C71" w:rsidRPr="006175E9">
        <w:rPr>
          <w:b w:val="0"/>
          <w:i/>
          <w:color w:val="auto"/>
        </w:rPr>
        <w:t>z</w:t>
      </w:r>
      <w:r w:rsidR="00D82C71" w:rsidRPr="006175E9">
        <w:rPr>
          <w:b w:val="0"/>
          <w:color w:val="auto"/>
        </w:rPr>
        <w:t xml:space="preserve">-score for batch number, we found that batch effects </w:t>
      </w:r>
      <w:r w:rsidR="006175E9" w:rsidRPr="006175E9">
        <w:rPr>
          <w:b w:val="0"/>
          <w:color w:val="auto"/>
        </w:rPr>
        <w:t xml:space="preserve">did </w:t>
      </w:r>
      <w:r w:rsidR="00D82C71" w:rsidRPr="006175E9">
        <w:rPr>
          <w:b w:val="0"/>
          <w:color w:val="auto"/>
        </w:rPr>
        <w:t xml:space="preserve">not significantly influenced mRNA abundances, with </w:t>
      </w:r>
      <w:r w:rsidR="00D82C71" w:rsidRPr="006175E9">
        <w:rPr>
          <w:b w:val="0"/>
          <w:i/>
          <w:color w:val="auto"/>
        </w:rPr>
        <w:t>z</w:t>
      </w:r>
      <w:r w:rsidR="00D82C71" w:rsidRPr="006175E9">
        <w:rPr>
          <w:b w:val="0"/>
          <w:color w:val="auto"/>
        </w:rPr>
        <w:t xml:space="preserve"> = −1.43. Batch number</w:t>
      </w:r>
      <w:r w:rsidR="006175E9" w:rsidRPr="006175E9">
        <w:rPr>
          <w:b w:val="0"/>
          <w:color w:val="auto"/>
        </w:rPr>
        <w:t>s</w:t>
      </w:r>
      <w:r w:rsidR="00D82C71" w:rsidRPr="006175E9">
        <w:rPr>
          <w:b w:val="0"/>
          <w:color w:val="auto"/>
        </w:rPr>
        <w:t xml:space="preserve"> </w:t>
      </w:r>
      <w:r w:rsidR="006175E9" w:rsidRPr="006175E9">
        <w:rPr>
          <w:b w:val="0"/>
          <w:color w:val="auto"/>
        </w:rPr>
        <w:t>represent</w:t>
      </w:r>
      <w:r w:rsidR="00D82C71" w:rsidRPr="006175E9">
        <w:rPr>
          <w:b w:val="0"/>
          <w:color w:val="auto"/>
        </w:rPr>
        <w:t xml:space="preserve"> cultures grown at the same time, in parallel. </w:t>
      </w:r>
    </w:p>
    <w:p w14:paraId="0D1577A0" w14:textId="208B928F" w:rsidR="00C6196F" w:rsidRPr="004943D6" w:rsidRDefault="00C6196F" w:rsidP="00B67655">
      <w:pPr>
        <w:pStyle w:val="Heading3"/>
        <w:rPr>
          <w:rFonts w:eastAsiaTheme="minorEastAsia" w:cstheme="minorBidi"/>
          <w:b w:val="0"/>
          <w:bCs w:val="0"/>
          <w:color w:val="auto"/>
        </w:rPr>
      </w:pPr>
      <w:r w:rsidRPr="006175E9">
        <w:rPr>
          <w:rFonts w:eastAsiaTheme="minorEastAsia" w:cstheme="minorBidi"/>
          <w:b w:val="0"/>
          <w:bCs w:val="0"/>
          <w:color w:val="auto"/>
        </w:rPr>
        <w:t xml:space="preserve">For protein abundances, the variable carbon source was significantly clustered, with </w:t>
      </w:r>
      <w:r w:rsidR="006175E9" w:rsidRPr="006175E9">
        <w:rPr>
          <w:rFonts w:eastAsiaTheme="minorEastAsia" w:cstheme="minorBidi"/>
          <w:b w:val="0"/>
          <w:bCs w:val="0"/>
          <w:color w:val="auto"/>
        </w:rPr>
        <w:t xml:space="preserve">a </w:t>
      </w:r>
      <w:r w:rsidRPr="006175E9">
        <w:rPr>
          <w:rFonts w:eastAsiaTheme="minorEastAsia" w:cstheme="minorBidi"/>
          <w:b w:val="0"/>
          <w:bCs w:val="0"/>
          <w:color w:val="auto"/>
        </w:rPr>
        <w:t xml:space="preserve">z-score </w:t>
      </w:r>
      <w:r w:rsidR="006175E9" w:rsidRPr="006175E9">
        <w:rPr>
          <w:rFonts w:eastAsiaTheme="minorEastAsia" w:cstheme="minorBidi"/>
          <w:b w:val="0"/>
          <w:bCs w:val="0"/>
          <w:color w:val="auto"/>
        </w:rPr>
        <w:t xml:space="preserve">of </w:t>
      </w:r>
      <w:r w:rsidRPr="006175E9">
        <w:rPr>
          <w:rFonts w:eastAsiaTheme="minorEastAsia" w:cstheme="minorBidi"/>
          <w:b w:val="0"/>
          <w:bCs w:val="0"/>
          <w:color w:val="auto"/>
        </w:rPr>
        <w:t>−2.79</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and the other variables Na</w:t>
      </w:r>
      <w:r w:rsidRPr="00730700">
        <w:rPr>
          <w:rFonts w:eastAsiaTheme="minorEastAsia" w:cstheme="minorBidi"/>
          <w:b w:val="0"/>
          <w:bCs w:val="0"/>
          <w:color w:val="auto"/>
          <w:vertAlign w:val="superscript"/>
        </w:rPr>
        <w:t>+</w:t>
      </w:r>
      <w:r w:rsidRPr="006175E9">
        <w:rPr>
          <w:rFonts w:eastAsiaTheme="minorEastAsia" w:cstheme="minorBidi"/>
          <w:b w:val="0"/>
          <w:bCs w:val="0"/>
          <w:color w:val="auto"/>
        </w:rPr>
        <w:t xml:space="preserve"> level</w:t>
      </w:r>
      <w:r w:rsidR="00C92DC0" w:rsidRPr="006175E9">
        <w:rPr>
          <w:rFonts w:eastAsiaTheme="minorEastAsia" w:cstheme="minorBidi"/>
          <w:b w:val="0"/>
          <w:bCs w:val="0"/>
          <w:color w:val="auto"/>
        </w:rPr>
        <w:t>s</w:t>
      </w:r>
      <w:r w:rsidRPr="006175E9">
        <w:rPr>
          <w:rFonts w:eastAsiaTheme="minorEastAsia" w:cstheme="minorBidi"/>
          <w:b w:val="0"/>
          <w:bCs w:val="0"/>
          <w:color w:val="auto"/>
        </w:rPr>
        <w:t>, growth phase, and Mg</w:t>
      </w:r>
      <w:r w:rsidRPr="006175E9">
        <w:rPr>
          <w:rFonts w:eastAsiaTheme="minorEastAsia" w:cstheme="minorBidi"/>
          <w:b w:val="0"/>
          <w:bCs w:val="0"/>
          <w:color w:val="auto"/>
          <w:vertAlign w:val="superscript"/>
        </w:rPr>
        <w:t>2+</w:t>
      </w:r>
      <w:r w:rsidRPr="006175E9">
        <w:rPr>
          <w:rFonts w:eastAsiaTheme="minorEastAsia" w:cstheme="minorBidi"/>
          <w:b w:val="0"/>
          <w:bCs w:val="0"/>
          <w:color w:val="auto"/>
        </w:rPr>
        <w:t xml:space="preserve"> </w:t>
      </w:r>
      <w:r w:rsidR="00C92DC0" w:rsidRPr="006175E9">
        <w:rPr>
          <w:rFonts w:eastAsiaTheme="minorEastAsia" w:cstheme="minorBidi"/>
          <w:b w:val="0"/>
          <w:bCs w:val="0"/>
          <w:color w:val="auto"/>
        </w:rPr>
        <w:t xml:space="preserve">levels </w:t>
      </w:r>
      <w:r w:rsidRPr="006175E9">
        <w:rPr>
          <w:rFonts w:eastAsiaTheme="minorEastAsia" w:cstheme="minorBidi"/>
          <w:b w:val="0"/>
          <w:bCs w:val="0"/>
          <w:color w:val="auto"/>
        </w:rPr>
        <w:t xml:space="preserve">were not </w:t>
      </w:r>
      <w:r w:rsidR="006175E9" w:rsidRPr="006175E9">
        <w:rPr>
          <w:rFonts w:eastAsiaTheme="minorEastAsia" w:cstheme="minorBidi"/>
          <w:b w:val="0"/>
          <w:bCs w:val="0"/>
          <w:color w:val="auto"/>
        </w:rPr>
        <w:t xml:space="preserve">significantly </w:t>
      </w:r>
      <w:r w:rsidRPr="006175E9">
        <w:rPr>
          <w:rFonts w:eastAsiaTheme="minorEastAsia" w:cstheme="minorBidi"/>
          <w:b w:val="0"/>
          <w:bCs w:val="0"/>
          <w:color w:val="auto"/>
        </w:rPr>
        <w:t>clustered</w:t>
      </w:r>
      <w:r w:rsidR="006175E9" w:rsidRPr="006175E9">
        <w:rPr>
          <w:rFonts w:eastAsiaTheme="minorEastAsia" w:cstheme="minorBidi"/>
          <w:b w:val="0"/>
          <w:bCs w:val="0"/>
          <w:color w:val="auto"/>
        </w:rPr>
        <w:t xml:space="preserve">, </w:t>
      </w:r>
      <w:r w:rsidRPr="006175E9">
        <w:rPr>
          <w:rFonts w:eastAsiaTheme="minorEastAsia" w:cstheme="minorBidi"/>
          <w:b w:val="0"/>
          <w:bCs w:val="0"/>
          <w:color w:val="auto"/>
        </w:rPr>
        <w:t>with z scores</w:t>
      </w:r>
      <w:r w:rsidR="006175E9" w:rsidRPr="006175E9">
        <w:rPr>
          <w:rFonts w:eastAsiaTheme="minorEastAsia" w:cstheme="minorBidi"/>
          <w:b w:val="0"/>
          <w:bCs w:val="0"/>
          <w:color w:val="auto"/>
        </w:rPr>
        <w:t xml:space="preserve"> of</w:t>
      </w:r>
      <w:r w:rsidRPr="006175E9">
        <w:rPr>
          <w:rFonts w:eastAsiaTheme="minorEastAsia" w:cstheme="minorBidi"/>
          <w:b w:val="0"/>
          <w:bCs w:val="0"/>
          <w:color w:val="auto"/>
        </w:rPr>
        <w:t xml:space="preserve"> −1.74, −1.27, and −0.5</w:t>
      </w:r>
      <w:r w:rsidR="006175E9" w:rsidRPr="006175E9">
        <w:rPr>
          <w:rFonts w:eastAsiaTheme="minorEastAsia" w:cstheme="minorBidi"/>
          <w:b w:val="0"/>
          <w:bCs w:val="0"/>
          <w:color w:val="auto"/>
        </w:rPr>
        <w:t>,</w:t>
      </w:r>
      <w:r w:rsidRPr="006175E9">
        <w:rPr>
          <w:rFonts w:eastAsiaTheme="minorEastAsia" w:cstheme="minorBidi"/>
          <w:b w:val="0"/>
          <w:bCs w:val="0"/>
          <w:color w:val="auto"/>
        </w:rPr>
        <w:t xml:space="preserve"> respectively (Table 1). Batch number had a z-score of −20.54, which implies that there were strong batch effects present in the protein data. </w:t>
      </w:r>
      <w:r w:rsidR="006175E9" w:rsidRPr="006175E9">
        <w:rPr>
          <w:rFonts w:eastAsiaTheme="minorEastAsia" w:cstheme="minorBidi"/>
          <w:b w:val="0"/>
          <w:bCs w:val="0"/>
          <w:color w:val="auto"/>
        </w:rPr>
        <w:t>B</w:t>
      </w:r>
      <w:r w:rsidRPr="006175E9">
        <w:rPr>
          <w:rFonts w:eastAsiaTheme="minorEastAsia" w:cstheme="minorBidi"/>
          <w:b w:val="0"/>
          <w:bCs w:val="0"/>
          <w:color w:val="auto"/>
        </w:rPr>
        <w:t>atch effects may represent fluctuations in incubator temperatures, slight differences in growth medium composition or water quality, or effects of reviving the initial inoculum of cells, among other possibilities.</w:t>
      </w:r>
    </w:p>
    <w:p w14:paraId="392AF618" w14:textId="149741EA" w:rsidR="00305BF3" w:rsidRPr="00AB7F34" w:rsidRDefault="00305BF3" w:rsidP="00305BF3">
      <w:pPr>
        <w:keepNext/>
        <w:keepLines/>
        <w:spacing w:before="200"/>
        <w:outlineLvl w:val="2"/>
        <w:rPr>
          <w:rFonts w:ascii="Calibri" w:eastAsia="ＭＳ 明朝" w:hAnsi="Calibri" w:cs="Times New Roman"/>
          <w:color w:val="1F497D" w:themeColor="text2"/>
        </w:rPr>
      </w:pPr>
      <w:r w:rsidRPr="00730700">
        <w:rPr>
          <w:rFonts w:ascii="Calibri" w:eastAsia="ＭＳ 明朝" w:hAnsi="Calibri" w:cs="Times New Roman"/>
        </w:rPr>
        <w:t xml:space="preserve">In summary, </w:t>
      </w:r>
      <w:r w:rsidR="00730700" w:rsidRPr="00730700">
        <w:rPr>
          <w:rFonts w:ascii="Calibri" w:eastAsia="ＭＳ 明朝" w:hAnsi="Calibri" w:cs="Times New Roman"/>
        </w:rPr>
        <w:t>mRNA abundances were clustered by</w:t>
      </w:r>
      <w:r w:rsidRPr="00730700">
        <w:rPr>
          <w:rFonts w:ascii="Calibri" w:eastAsia="ＭＳ 明朝" w:hAnsi="Calibri" w:cs="Times New Roman"/>
        </w:rPr>
        <w:t xml:space="preserve"> growth phase and </w:t>
      </w:r>
      <w:r w:rsidR="00730700" w:rsidRPr="00730700">
        <w:t>Mg</w:t>
      </w:r>
      <w:r w:rsidR="00730700" w:rsidRPr="00730700">
        <w:rPr>
          <w:vertAlign w:val="superscript"/>
        </w:rPr>
        <w:t>2+</w:t>
      </w:r>
      <w:r w:rsidRPr="00730700">
        <w:rPr>
          <w:rFonts w:ascii="Calibri" w:eastAsia="ＭＳ 明朝" w:hAnsi="Calibri" w:cs="Times New Roman"/>
        </w:rPr>
        <w:t xml:space="preserve"> levels, whereas </w:t>
      </w:r>
      <w:r w:rsidR="00730700" w:rsidRPr="00730700">
        <w:rPr>
          <w:rFonts w:ascii="Calibri" w:eastAsia="ＭＳ 明朝" w:hAnsi="Calibri" w:cs="Times New Roman"/>
        </w:rPr>
        <w:t xml:space="preserve">protein abundances were clustered by </w:t>
      </w:r>
      <w:r w:rsidRPr="00730700">
        <w:rPr>
          <w:rFonts w:ascii="Calibri" w:eastAsia="ＭＳ 明朝" w:hAnsi="Calibri" w:cs="Times New Roman"/>
        </w:rPr>
        <w:t xml:space="preserve">carbon source. </w:t>
      </w:r>
      <w:r w:rsidR="00730700" w:rsidRPr="00730700">
        <w:rPr>
          <w:rFonts w:ascii="Calibri" w:eastAsia="Times New Roman" w:hAnsi="Calibri" w:cs="Times New Roman"/>
        </w:rPr>
        <w:t>P</w:t>
      </w:r>
      <w:r w:rsidRPr="00730700">
        <w:rPr>
          <w:rFonts w:ascii="Calibri" w:eastAsia="Times New Roman" w:hAnsi="Calibri" w:cs="Times New Roman"/>
        </w:rPr>
        <w:t xml:space="preserve">rotein </w:t>
      </w:r>
      <w:r w:rsidR="00730700" w:rsidRPr="00730700">
        <w:rPr>
          <w:rFonts w:ascii="Calibri" w:eastAsia="Times New Roman" w:hAnsi="Calibri" w:cs="Times New Roman"/>
        </w:rPr>
        <w:t>abundances were also</w:t>
      </w:r>
      <w:r w:rsidRPr="00730700">
        <w:rPr>
          <w:rFonts w:ascii="Calibri" w:eastAsia="Times New Roman" w:hAnsi="Calibri" w:cs="Times New Roman"/>
        </w:rPr>
        <w:t xml:space="preserve"> strongly influenced by batch effects, </w:t>
      </w:r>
      <w:r w:rsidR="00730700" w:rsidRPr="00730700">
        <w:rPr>
          <w:rFonts w:ascii="Calibri" w:eastAsia="Times New Roman" w:hAnsi="Calibri" w:cs="Times New Roman"/>
        </w:rPr>
        <w:t>unlike the</w:t>
      </w:r>
      <w:r w:rsidRPr="00730700">
        <w:rPr>
          <w:rFonts w:ascii="Calibri" w:eastAsia="Times New Roman" w:hAnsi="Calibri" w:cs="Times New Roman"/>
        </w:rPr>
        <w:t xml:space="preserve"> mRNA data (Table 1</w:t>
      </w:r>
      <w:r w:rsidR="0017021E" w:rsidRPr="00730700">
        <w:rPr>
          <w:rFonts w:ascii="Calibri" w:eastAsia="Times New Roman" w:hAnsi="Calibri" w:cs="Times New Roman"/>
        </w:rPr>
        <w:t xml:space="preserve">, </w:t>
      </w:r>
      <w:r w:rsidR="00AD3658" w:rsidRPr="00730700">
        <w:rPr>
          <w:rFonts w:ascii="Calibri" w:eastAsia="Times New Roman" w:hAnsi="Calibri" w:cs="Times New Roman"/>
        </w:rPr>
        <w:t>Supplementary T</w:t>
      </w:r>
      <w:r w:rsidR="00AF1437" w:rsidRPr="00730700">
        <w:rPr>
          <w:rFonts w:ascii="Calibri" w:eastAsia="Times New Roman" w:hAnsi="Calibri" w:cs="Times New Roman"/>
        </w:rPr>
        <w:t xml:space="preserve">able </w:t>
      </w:r>
      <w:r w:rsidR="0017021E" w:rsidRPr="00730700">
        <w:rPr>
          <w:rFonts w:ascii="Calibri" w:eastAsia="Times New Roman" w:hAnsi="Calibri" w:cs="Times New Roman"/>
        </w:rPr>
        <w:t>S4, S5</w:t>
      </w:r>
      <w:r w:rsidRPr="00730700">
        <w:rPr>
          <w:rFonts w:ascii="Calibri" w:eastAsia="Times New Roman" w:hAnsi="Calibri" w:cs="Times New Roman"/>
        </w:rPr>
        <w:t>).</w:t>
      </w:r>
    </w:p>
    <w:p w14:paraId="675CCEFF" w14:textId="5ABCEA16" w:rsidR="009B7FDB" w:rsidRPr="009B7FDB" w:rsidRDefault="009B7FDB" w:rsidP="00BC11E9">
      <w:pPr>
        <w:pStyle w:val="Heading3"/>
      </w:pPr>
      <w:r>
        <w:t>Identification of differentially expressed genes</w:t>
      </w:r>
    </w:p>
    <w:p w14:paraId="30931C6A" w14:textId="69FB1F2A"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00730700">
        <w:rPr>
          <w:color w:val="000000" w:themeColor="text1"/>
        </w:rPr>
        <w:t>a detailed comparison of exponential vs. stationary phase has been published previously for the glucose time-course experiment</w:t>
      </w:r>
      <w:r w:rsidR="00730700">
        <w:rPr>
          <w:color w:val="000000" w:themeColor="text1"/>
        </w:rPr>
        <w:fldChar w:fldCharType="begin"/>
      </w:r>
      <w:r w:rsidR="00730700">
        <w:rPr>
          <w:color w:val="000000" w:themeColor="text1"/>
        </w:rPr>
        <w:instrText xml:space="preserve"> ADDIN ZOTERO_ITEM CSL_CITATION {"citationID":"s6tl9km0j","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730700">
        <w:rPr>
          <w:color w:val="000000" w:themeColor="text1"/>
        </w:rPr>
        <w:fldChar w:fldCharType="separate"/>
      </w:r>
      <w:r w:rsidR="00730700" w:rsidRPr="00730700">
        <w:rPr>
          <w:rFonts w:ascii="Calibri" w:eastAsia="Times New Roman" w:cs="Times New Roman"/>
          <w:color w:val="000000"/>
          <w:vertAlign w:val="superscript"/>
        </w:rPr>
        <w:t>10</w:t>
      </w:r>
      <w:r w:rsidR="00730700">
        <w:rPr>
          <w:color w:val="000000" w:themeColor="text1"/>
        </w:rPr>
        <w:fldChar w:fldCharType="end"/>
      </w:r>
      <w:r w:rsidR="00730700">
        <w:rPr>
          <w:color w:val="000000" w:themeColor="text1"/>
        </w:rPr>
        <w:t xml:space="preserve">, here we focused on </w:t>
      </w:r>
      <w:r w:rsidR="0077440D">
        <w:rPr>
          <w:color w:val="000000" w:themeColor="text1"/>
        </w:rPr>
        <w:t>differences among ion c</w:t>
      </w:r>
      <w:r w:rsidR="005972B0">
        <w:rPr>
          <w:color w:val="000000" w:themeColor="text1"/>
        </w:rPr>
        <w:t>oncentrations or carbon sources</w:t>
      </w:r>
      <w:r w:rsidR="0077440D">
        <w:rPr>
          <w:color w:val="000000" w:themeColor="text1"/>
        </w:rPr>
        <w:t xml:space="preserve"> within either exponential or</w:t>
      </w:r>
      <w:r w:rsidR="006D1FF6" w:rsidRPr="00964F22">
        <w:rPr>
          <w:color w:val="000000" w:themeColor="text1"/>
        </w:rPr>
        <w:t xml:space="preserve"> stationary</w:t>
      </w:r>
      <w:r w:rsidRPr="00964F22">
        <w:rPr>
          <w:color w:val="000000" w:themeColor="text1"/>
        </w:rPr>
        <w:t xml:space="preserve"> phase</w:t>
      </w:r>
      <w:r w:rsidR="00B95CC9">
        <w:rPr>
          <w:color w:val="000000" w:themeColor="text1"/>
        </w:rPr>
        <w:t xml:space="preserve"> </w:t>
      </w:r>
      <w:commentRangeStart w:id="2"/>
      <w:r w:rsidR="00B95CC9" w:rsidRPr="00797DEE">
        <w:rPr>
          <w:color w:val="000000" w:themeColor="text1"/>
          <w:highlight w:val="yellow"/>
        </w:rPr>
        <w:t>(</w:t>
      </w:r>
      <w:r w:rsidR="00797DEE" w:rsidRPr="00797DEE">
        <w:rPr>
          <w:color w:val="000000" w:themeColor="text1"/>
          <w:highlight w:val="yellow"/>
        </w:rPr>
        <w:t xml:space="preserve">Supplementary Table </w:t>
      </w:r>
      <w:r w:rsidR="00797DEE">
        <w:rPr>
          <w:color w:val="000000" w:themeColor="text1"/>
          <w:highlight w:val="yellow"/>
        </w:rPr>
        <w:t>S</w:t>
      </w:r>
      <w:r w:rsidR="00797DEE" w:rsidRPr="00797DEE">
        <w:rPr>
          <w:color w:val="000000" w:themeColor="text1"/>
          <w:highlight w:val="yellow"/>
        </w:rPr>
        <w:t>6</w:t>
      </w:r>
      <w:r w:rsidR="00B95CC9">
        <w:rPr>
          <w:color w:val="000000" w:themeColor="text1"/>
        </w:rPr>
        <w:t>)</w:t>
      </w:r>
      <w:r w:rsidR="006D1FF6" w:rsidRPr="00964F22">
        <w:rPr>
          <w:color w:val="000000" w:themeColor="text1"/>
        </w:rPr>
        <w:t>.</w:t>
      </w:r>
      <w:commentRangeEnd w:id="2"/>
      <w:r w:rsidR="0077440D">
        <w:rPr>
          <w:rStyle w:val="CommentReference"/>
        </w:rPr>
        <w:commentReference w:id="2"/>
      </w:r>
    </w:p>
    <w:p w14:paraId="15506C59" w14:textId="07744308"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52C41">
        <w:rPr>
          <w:color w:val="000000" w:themeColor="text1"/>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w:t>
      </w:r>
      <w:r w:rsidR="005972B0">
        <w:rPr>
          <w:color w:val="000000" w:themeColor="text1"/>
        </w:rPr>
        <w:t xml:space="preserve">growth in </w:t>
      </w:r>
      <w:r w:rsidR="00E271BC" w:rsidRPr="00964F22">
        <w:rPr>
          <w:color w:val="000000" w:themeColor="text1"/>
        </w:rPr>
        <w:t xml:space="preserve">glucose </w:t>
      </w:r>
      <w:r w:rsidR="005972B0">
        <w:rPr>
          <w:color w:val="000000" w:themeColor="text1"/>
        </w:rPr>
        <w:t xml:space="preserve">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w:t>
      </w:r>
      <w:r w:rsidR="005972B0">
        <w:rPr>
          <w:bCs/>
          <w:color w:val="000000" w:themeColor="text1"/>
        </w:rPr>
        <w:t xml:space="preserve"> separately for each growth phase.</w:t>
      </w:r>
    </w:p>
    <w:p w14:paraId="0455DFA8" w14:textId="77777777" w:rsidR="00033329" w:rsidRDefault="00033329" w:rsidP="003A289C">
      <w:pPr>
        <w:rPr>
          <w:bCs/>
          <w:color w:val="000000" w:themeColor="text1"/>
        </w:rPr>
      </w:pPr>
    </w:p>
    <w:p w14:paraId="63512212" w14:textId="070DB2A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sidR="00797DEE">
        <w:rPr>
          <w:color w:val="000000" w:themeColor="text1"/>
        </w:rPr>
        <w:t xml:space="preserve"> </w:t>
      </w:r>
      <w:commentRangeStart w:id="3"/>
      <w:r w:rsidR="00797DEE" w:rsidRPr="00797DEE">
        <w:rPr>
          <w:color w:val="000000" w:themeColor="text1"/>
          <w:highlight w:val="yellow"/>
        </w:rPr>
        <w:t>(Supplementary Table S7)</w:t>
      </w:r>
      <w:commentRangeEnd w:id="3"/>
      <w:r w:rsidR="005972B0">
        <w:rPr>
          <w:rStyle w:val="CommentReference"/>
        </w:rPr>
        <w:commentReference w:id="3"/>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xml:space="preserve">). </w:t>
      </w:r>
      <w:r w:rsidR="00405B86" w:rsidRPr="008F3035">
        <w:rPr>
          <w:color w:val="000000" w:themeColor="text1"/>
        </w:rPr>
        <w:t>In general</w:t>
      </w:r>
      <w:r w:rsidRPr="008F3035">
        <w:rPr>
          <w:color w:val="000000" w:themeColor="text1"/>
        </w:rPr>
        <w:t>,</w:t>
      </w:r>
      <w:r w:rsidR="00C72465" w:rsidRPr="008F3035">
        <w:rPr>
          <w:color w:val="000000" w:themeColor="text1"/>
        </w:rPr>
        <w:t xml:space="preserve"> there we</w:t>
      </w:r>
      <w:r w:rsidR="00405B86" w:rsidRPr="008F3035">
        <w:rPr>
          <w:color w:val="000000" w:themeColor="text1"/>
        </w:rPr>
        <w:t xml:space="preserve">re fewer differentially expressed genes in stationary phase </w:t>
      </w:r>
      <w:r w:rsidR="00C72465" w:rsidRPr="008F3035">
        <w:rPr>
          <w:color w:val="000000" w:themeColor="text1"/>
        </w:rPr>
        <w:t xml:space="preserve">than in </w:t>
      </w:r>
      <w:r w:rsidR="004A469C" w:rsidRPr="008F3035">
        <w:rPr>
          <w:color w:val="000000" w:themeColor="text1"/>
        </w:rPr>
        <w:t>exponential phase. Further, protein abundances showed the most differential regulation for high Na</w:t>
      </w:r>
      <w:r w:rsidR="00BD3AFB" w:rsidRPr="008F3035">
        <w:rPr>
          <w:color w:val="000000" w:themeColor="text1"/>
          <w:vertAlign w:val="superscript"/>
        </w:rPr>
        <w:t>+</w:t>
      </w:r>
      <w:r w:rsidR="004A469C" w:rsidRPr="008F3035">
        <w:rPr>
          <w:color w:val="000000" w:themeColor="text1"/>
          <w:vertAlign w:val="superscript"/>
        </w:rPr>
        <w:t xml:space="preserve"> </w:t>
      </w:r>
      <w:r w:rsidR="004A469C" w:rsidRPr="008F3035">
        <w:rPr>
          <w:color w:val="000000" w:themeColor="text1"/>
        </w:rPr>
        <w:t>and for the carbon source</w:t>
      </w:r>
      <w:r w:rsidR="00447686" w:rsidRPr="008F3035">
        <w:rPr>
          <w:color w:val="000000" w:themeColor="text1"/>
        </w:rPr>
        <w:t>s</w:t>
      </w:r>
      <w:r w:rsidR="004A469C" w:rsidRPr="008F3035">
        <w:rPr>
          <w:color w:val="000000" w:themeColor="text1"/>
        </w:rPr>
        <w:t xml:space="preserve"> glycerol</w:t>
      </w:r>
      <w:r w:rsidR="00447686" w:rsidRPr="008F3035">
        <w:rPr>
          <w:color w:val="000000" w:themeColor="text1"/>
        </w:rPr>
        <w:t xml:space="preserve"> and lactate</w:t>
      </w:r>
      <w:r w:rsidR="004A469C" w:rsidRPr="008F3035">
        <w:rPr>
          <w:color w:val="000000" w:themeColor="text1"/>
        </w:rPr>
        <w:t xml:space="preserve">, whereas mRNA showed the most differential regulation for </w:t>
      </w:r>
      <w:r w:rsidR="007F640D" w:rsidRPr="008F3035">
        <w:rPr>
          <w:color w:val="000000" w:themeColor="text1"/>
        </w:rPr>
        <w:t>high Na</w:t>
      </w:r>
      <w:r w:rsidR="00BD3AFB" w:rsidRPr="008F3035">
        <w:rPr>
          <w:bCs/>
          <w:vertAlign w:val="superscript"/>
        </w:rPr>
        <w:t>+</w:t>
      </w:r>
      <w:r w:rsidR="004A469C" w:rsidRPr="008F3035">
        <w:t xml:space="preserve"> levels </w:t>
      </w:r>
      <w:r w:rsidR="00447686" w:rsidRPr="008F3035">
        <w:t xml:space="preserve">in stationary phase, and for low </w:t>
      </w:r>
      <w:r w:rsidR="00447686" w:rsidRPr="008F3035">
        <w:rPr>
          <w:bCs/>
        </w:rPr>
        <w:t>Mg</w:t>
      </w:r>
      <w:r w:rsidR="00447686" w:rsidRPr="008F3035">
        <w:rPr>
          <w:bCs/>
          <w:vertAlign w:val="superscript"/>
        </w:rPr>
        <w:t>2+</w:t>
      </w:r>
      <w:r w:rsidR="00447686" w:rsidRPr="008F3035">
        <w:t xml:space="preserve"> levels and for the carbon </w:t>
      </w:r>
      <w:r w:rsidR="00282413" w:rsidRPr="008F3035">
        <w:t>source</w:t>
      </w:r>
      <w:r w:rsidR="008F3035">
        <w:t>s glycerol and</w:t>
      </w:r>
      <w:r w:rsidR="00447686" w:rsidRPr="008F3035">
        <w:t xml:space="preserve"> </w:t>
      </w:r>
      <w:r w:rsidR="007F640D" w:rsidRPr="008F3035">
        <w:t>lactate</w:t>
      </w:r>
      <w:r w:rsidR="00282413" w:rsidRPr="008F3035">
        <w:t xml:space="preserve"> </w:t>
      </w:r>
      <w:r w:rsidR="00447686" w:rsidRPr="008F3035">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265AB601"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0840F5">
        <w:t xml:space="preserve">At the mRNA level, there was </w:t>
      </w:r>
      <w:r w:rsidR="008F3035" w:rsidRPr="000840F5">
        <w:t>some overlap (21.7</w:t>
      </w:r>
      <w:r w:rsidR="00447686" w:rsidRPr="000840F5">
        <w:t>%) between carbon source and</w:t>
      </w:r>
      <w:r w:rsidR="007F640D" w:rsidRPr="000840F5">
        <w:t xml:space="preserve"> Mg</w:t>
      </w:r>
      <w:r w:rsidR="00D51F87" w:rsidRPr="000840F5">
        <w:rPr>
          <w:vertAlign w:val="superscript"/>
        </w:rPr>
        <w:t>2+</w:t>
      </w:r>
      <w:r w:rsidR="00447686" w:rsidRPr="000840F5">
        <w:t xml:space="preserve"> stress </w:t>
      </w:r>
      <w:r w:rsidR="00D51F87" w:rsidRPr="000840F5">
        <w:t xml:space="preserve">in exponential </w:t>
      </w:r>
      <w:r w:rsidR="00447686" w:rsidRPr="000840F5">
        <w:t>phase. All other overlaps where minimal, ~5% or less</w:t>
      </w:r>
      <w:r w:rsidR="007F640D" w:rsidRPr="000840F5">
        <w:t xml:space="preserve"> (Figure 6).</w:t>
      </w:r>
      <w:r w:rsidR="00D51F87" w:rsidRPr="000840F5">
        <w:t xml:space="preserve"> At th</w:t>
      </w:r>
      <w:r w:rsidR="00447686" w:rsidRPr="000840F5">
        <w:t xml:space="preserve">e protein level, there was </w:t>
      </w:r>
      <w:r w:rsidR="00D51F87" w:rsidRPr="000840F5">
        <w:t>overlap between Na</w:t>
      </w:r>
      <w:r w:rsidR="00D51F87" w:rsidRPr="000840F5">
        <w:rPr>
          <w:vertAlign w:val="superscript"/>
        </w:rPr>
        <w:t>+</w:t>
      </w:r>
      <w:r w:rsidR="00D51F87" w:rsidRPr="000840F5">
        <w:t xml:space="preserve"> stress and </w:t>
      </w:r>
      <w:r w:rsidR="00447686" w:rsidRPr="000840F5">
        <w:t>carbon source</w:t>
      </w:r>
      <w:r w:rsidR="0038768F" w:rsidRPr="000840F5">
        <w:t xml:space="preserve"> (15.6</w:t>
      </w:r>
      <w:r w:rsidR="00447686" w:rsidRPr="000840F5">
        <w:t>% in exponential phase, 10.7% in stationary phase), while all othe</w:t>
      </w:r>
      <w:r w:rsidR="000840F5" w:rsidRPr="000840F5">
        <w:t>r overlaps were also minimal, ~5</w:t>
      </w:r>
      <w:r w:rsidR="00447686" w:rsidRPr="000840F5">
        <w:t>% or less</w:t>
      </w:r>
      <w:r w:rsidR="00D51F87" w:rsidRPr="000840F5">
        <w:t xml:space="preserve"> (Figure 6).</w:t>
      </w:r>
    </w:p>
    <w:p w14:paraId="555664F3" w14:textId="77777777" w:rsidR="009F4A72" w:rsidRPr="009C6843" w:rsidRDefault="009F4A72" w:rsidP="005E0DA3"/>
    <w:p w14:paraId="2F8DA8B0" w14:textId="78F84927"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327F79" w:rsidRPr="00327F79">
        <w:rPr>
          <w:highlight w:val="yellow"/>
        </w:rPr>
        <w:t>Supplementary Table S8</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D344AA">
        <w:t xml:space="preserve">molecular functions </w:t>
      </w:r>
      <w:r w:rsidR="009B4430" w:rsidRPr="00D344AA">
        <w:t>(</w:t>
      </w:r>
      <w:r w:rsidR="00D344AA" w:rsidRPr="00D344AA">
        <w:t xml:space="preserve">Supplementary Figure </w:t>
      </w:r>
      <w:r w:rsidR="009B4430" w:rsidRPr="00D344AA">
        <w:t>1)</w:t>
      </w:r>
      <w:r w:rsidR="0038333A" w:rsidRPr="00D344AA">
        <w:t>.</w:t>
      </w:r>
    </w:p>
    <w:p w14:paraId="7E0850BB" w14:textId="0C50D4F2" w:rsidR="00EB10EC" w:rsidRPr="00EB10EC" w:rsidRDefault="00421BEA" w:rsidP="005E0DA3">
      <w:pPr>
        <w:rPr>
          <w:color w:val="0000FF"/>
        </w:rPr>
      </w:pPr>
      <w:r>
        <w:t xml:space="preserve">In addition to identifying altered pathways and molecular activities, we identified the </w:t>
      </w:r>
      <w:r w:rsidR="001477BA" w:rsidRPr="001477BA">
        <w:t xml:space="preserve">individual, </w:t>
      </w:r>
      <w:r>
        <w:t xml:space="preserve">most highly </w:t>
      </w:r>
      <w:r w:rsidR="001477BA" w:rsidRPr="001477BA">
        <w:t xml:space="preserve">differentially expressed genes associated with specific pathways and/or </w:t>
      </w:r>
      <w:r w:rsidR="001477BA" w:rsidRPr="007A18E3">
        <w:t>functions (</w:t>
      </w:r>
      <w:r w:rsidR="002C37BA" w:rsidRPr="007A18E3">
        <w:t xml:space="preserve">Supplementary </w:t>
      </w:r>
      <w:r w:rsidR="001477BA" w:rsidRPr="007D66DF">
        <w:rPr>
          <w:highlight w:val="yellow"/>
        </w:rPr>
        <w:t>F</w:t>
      </w:r>
      <w:r w:rsidR="009E12B3" w:rsidRPr="007D66DF">
        <w:rPr>
          <w:highlight w:val="yellow"/>
        </w:rPr>
        <w:t>igures</w:t>
      </w:r>
      <w:r w:rsidR="00FF43E9" w:rsidRPr="007D66DF">
        <w:rPr>
          <w:highlight w:val="yellow"/>
        </w:rPr>
        <w:t xml:space="preserve"> </w:t>
      </w:r>
      <w:r w:rsidR="0037707E" w:rsidRPr="007D66DF">
        <w:rPr>
          <w:highlight w:val="yellow"/>
        </w:rPr>
        <w:t>2–</w:t>
      </w:r>
      <w:r w:rsidR="007D66DF" w:rsidRPr="007D66DF">
        <w:rPr>
          <w:highlight w:val="yellow"/>
        </w:rPr>
        <w:t>33</w:t>
      </w:r>
      <w:r w:rsidR="001477BA" w:rsidRPr="007A18E3">
        <w:t>)</w:t>
      </w:r>
      <w:r w:rsidR="009E12B3" w:rsidRPr="007A18E3">
        <w:t>.</w:t>
      </w:r>
      <w:r w:rsidR="009E12B3" w:rsidRPr="001477BA">
        <w:t xml:space="preserve"> </w:t>
      </w:r>
      <w:r w:rsidR="00BC726B">
        <w:t>As an example</w:t>
      </w:r>
      <w:r w:rsidR="001477BA" w:rsidRPr="001477BA">
        <w:t>, the differentially expressed mRNAs associated with s</w:t>
      </w:r>
      <w:r w:rsidR="00810298" w:rsidRPr="001477BA">
        <w:t>ignificantly al</w:t>
      </w:r>
      <w:r w:rsidR="00790C42" w:rsidRPr="001477BA">
        <w:t xml:space="preserve">tered KEGG pathways </w:t>
      </w:r>
      <w:r w:rsidR="001477BA"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001477BA"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001477BA" w:rsidRPr="001477BA">
        <w:t xml:space="preserve">By contrast, </w:t>
      </w:r>
      <w:r w:rsidR="00D73E39">
        <w:t>using lactate</w:t>
      </w:r>
      <w:r w:rsidR="00531403">
        <w:t xml:space="preserve"> instead of glucose </w:t>
      </w:r>
      <w:r w:rsidR="00BA7DA3">
        <w:t xml:space="preserve">as carbon source </w:t>
      </w:r>
      <w:r w:rsidR="001477BA"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54A056D7" w:rsidR="00CD652A" w:rsidRDefault="00421BEA" w:rsidP="005E0DA3">
      <w:r w:rsidRPr="00421BEA">
        <w:t>Finally, we asked to what extent differentially expressed genes might be determined by bacterial growth rate, as measured by doubling time. We repeated our DeSeq2 analyses but included in our design formula a term representing the doubling time (see Methods). We found that in general, differences in these analyses are small</w:t>
      </w:r>
      <w:r w:rsidR="00CD652A" w:rsidRPr="00421BEA">
        <w:t xml:space="preserve">; </w:t>
      </w:r>
      <w:r w:rsidRPr="00421BEA">
        <w:t xml:space="preserve">the most </w:t>
      </w:r>
      <w:r w:rsidR="00CD652A" w:rsidRPr="00421BEA">
        <w:t xml:space="preserve">significantly changed genes </w:t>
      </w:r>
      <w:r w:rsidRPr="00421BEA">
        <w:t xml:space="preserve">when not controlling for doubling time are </w:t>
      </w:r>
      <w:r w:rsidR="00CD652A" w:rsidRPr="00421BEA">
        <w:t xml:space="preserve">the </w:t>
      </w:r>
      <w:r w:rsidRPr="00421BEA">
        <w:t xml:space="preserve">most </w:t>
      </w:r>
      <w:r w:rsidR="00CD652A" w:rsidRPr="00421BEA">
        <w:t xml:space="preserve">significantly changed genes </w:t>
      </w:r>
      <w:r w:rsidRPr="00421BEA">
        <w:t xml:space="preserve">when controlling for doubling time </w:t>
      </w:r>
      <w:r w:rsidR="00CD652A" w:rsidRPr="00421BEA">
        <w:t>(</w:t>
      </w:r>
      <w:commentRangeStart w:id="4"/>
      <w:r w:rsidR="00CD652A" w:rsidRPr="00421BEA">
        <w:rPr>
          <w:color w:val="000000" w:themeColor="text1"/>
          <w:highlight w:val="yellow"/>
        </w:rPr>
        <w:t>Supplementary Tables S6</w:t>
      </w:r>
      <w:r w:rsidR="00762784" w:rsidRPr="00421BEA">
        <w:rPr>
          <w:color w:val="000000" w:themeColor="text1"/>
          <w:highlight w:val="yellow"/>
        </w:rPr>
        <w:t>,</w:t>
      </w:r>
      <w:r w:rsidR="00CD652A" w:rsidRPr="00421BEA">
        <w:rPr>
          <w:color w:val="000000" w:themeColor="text1"/>
          <w:highlight w:val="yellow"/>
        </w:rPr>
        <w:t xml:space="preserve"> S7</w:t>
      </w:r>
      <w:commentRangeEnd w:id="4"/>
      <w:r>
        <w:rPr>
          <w:rStyle w:val="CommentReference"/>
        </w:rPr>
        <w:commentReference w:id="4"/>
      </w:r>
      <w:r w:rsidR="00CD652A" w:rsidRPr="00421BEA">
        <w:rPr>
          <w:color w:val="000000" w:themeColor="text1"/>
        </w:rPr>
        <w:t>)</w:t>
      </w:r>
      <w:r w:rsidR="00CD652A" w:rsidRPr="00421BEA">
        <w:t xml:space="preserve">. </w:t>
      </w:r>
      <w:r w:rsidRPr="00421BEA">
        <w:t>One major exception were protein abundances in response to different carbon sources</w:t>
      </w:r>
      <w:r w:rsidR="00520D73">
        <w:t xml:space="preserve">. </w:t>
      </w:r>
      <w:r w:rsidR="00211475">
        <w:t>In this scenario, many new genes appeared when controlling for doubling time, both in terms of the relative proportion of genes found and in terms of absolute numbers</w:t>
      </w:r>
      <w:r w:rsidRPr="00421BEA">
        <w:t xml:space="preserve"> </w:t>
      </w:r>
      <w:r w:rsidR="008F76F5" w:rsidRPr="00421BEA">
        <w:t>(Supplementary Figure 34</w:t>
      </w:r>
      <w:r w:rsidR="00CA2212" w:rsidRPr="00421BEA">
        <w:t>, Supplementary T</w:t>
      </w:r>
      <w:r w:rsidR="008F76F5" w:rsidRPr="00421BEA">
        <w:t>able S9</w:t>
      </w:r>
      <w:r w:rsidR="0055297F" w:rsidRPr="00421BEA">
        <w:t>)</w:t>
      </w:r>
      <w:r w:rsidR="00211475">
        <w:t>.</w:t>
      </w:r>
      <w:r w:rsidR="0055297F" w:rsidRPr="00421BEA">
        <w:t xml:space="preserve"> </w:t>
      </w:r>
      <w:r w:rsidR="00597E81">
        <w:t xml:space="preserve">We identified the significantly altered pathways associated specifically with those genes, and we found that the top hits were </w:t>
      </w:r>
      <w:r w:rsidR="00A97400" w:rsidRPr="00597E81">
        <w:t>related with</w:t>
      </w:r>
      <w:r w:rsidR="001E0F2B" w:rsidRPr="00597E81">
        <w:t xml:space="preserve"> biosynthesis for both exponential and stationary</w:t>
      </w:r>
      <w:r w:rsidR="00597E81">
        <w:t xml:space="preserve"> growth</w:t>
      </w:r>
      <w:r w:rsidR="001E0F2B" w:rsidRPr="00597E81">
        <w:t xml:space="preserve"> phases</w:t>
      </w:r>
      <w:r w:rsidR="009D4B9A" w:rsidRPr="00597E81">
        <w:t xml:space="preserve"> (Supplementary Table 10)</w:t>
      </w:r>
      <w:r w:rsidR="001E0F2B" w:rsidRPr="00597E81">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CACB7C5"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273004">
        <w:rPr>
          <w:highlight w:val="yellow"/>
        </w:rPr>
        <w:t>Supplementary Figure</w:t>
      </w:r>
      <w:r w:rsidR="00273004" w:rsidRPr="00273004">
        <w:rPr>
          <w:highlight w:val="yellow"/>
        </w:rPr>
        <w:t xml:space="preserve"> 35</w:t>
      </w:r>
      <w:r w:rsidR="007443C0" w:rsidRPr="00273004">
        <w:rPr>
          <w:highlight w:val="yellow"/>
        </w:rPr>
        <w:t>)</w:t>
      </w:r>
      <w:r w:rsidR="00A23289" w:rsidRPr="00273004">
        <w:rPr>
          <w:highlight w:val="yellow"/>
        </w:rPr>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273004">
        <w:rPr>
          <w:highlight w:val="yellow"/>
        </w:rPr>
        <w:t>, Supplementary Table S</w:t>
      </w:r>
      <w:r w:rsidR="003B617A" w:rsidRPr="00273004">
        <w:rPr>
          <w:highlight w:val="yellow"/>
        </w:rPr>
        <w:t>12</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73004">
        <w:rPr>
          <w:highlight w:val="yellow"/>
        </w:rPr>
        <w:t>Supplementary Table S</w:t>
      </w:r>
      <w:r w:rsidR="003B617A" w:rsidRPr="00273004">
        <w:rPr>
          <w:highlight w:val="yellow"/>
        </w:rPr>
        <w:t>12</w:t>
      </w:r>
      <w:r w:rsidR="00135710">
        <w:t>).</w:t>
      </w:r>
    </w:p>
    <w:p w14:paraId="3D6BA1A5" w14:textId="77777777" w:rsidR="00135710" w:rsidRDefault="00135710" w:rsidP="00077A08"/>
    <w:p w14:paraId="08E393F3" w14:textId="33339DC0"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73004">
        <w:rPr>
          <w:highlight w:val="yellow"/>
        </w:rPr>
        <w:t>Supplementary Table S</w:t>
      </w:r>
      <w:r w:rsidR="003B617A" w:rsidRPr="00273004">
        <w:rPr>
          <w:highlight w:val="yellow"/>
        </w:rPr>
        <w:t>13</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 xml:space="preserve">pectively, </w:t>
      </w:r>
      <w:r w:rsidR="00AD3658" w:rsidRPr="00273004">
        <w:rPr>
          <w:highlight w:val="yellow"/>
        </w:rPr>
        <w:t>Supplementary Table S</w:t>
      </w:r>
      <w:r w:rsidR="00762784" w:rsidRPr="00273004">
        <w:rPr>
          <w:highlight w:val="yellow"/>
        </w:rPr>
        <w:t>13</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977E06">
        <w:rPr>
          <w:color w:val="000000" w:themeColor="text1"/>
        </w:rPr>
        <w:t>(</w:t>
      </w:r>
      <w:r w:rsidR="008146CA" w:rsidRPr="00977E06">
        <w:rPr>
          <w:i/>
          <w:color w:val="000000" w:themeColor="text1"/>
        </w:rPr>
        <w:t>z</w:t>
      </w:r>
      <w:r w:rsidR="00472806" w:rsidRPr="00977E06">
        <w:rPr>
          <w:color w:val="000000" w:themeColor="text1"/>
        </w:rPr>
        <w:t xml:space="preserve"> </w:t>
      </w:r>
      <w:r w:rsidR="008146CA"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30.98</w:t>
      </w:r>
      <w:r w:rsidR="008146CA" w:rsidRPr="00977E06">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977E06">
        <w:rPr>
          <w:color w:val="000000" w:themeColor="text1"/>
        </w:rPr>
        <w:t>(</w:t>
      </w:r>
      <w:r w:rsidR="008D4D86" w:rsidRPr="00977E06">
        <w:rPr>
          <w:i/>
          <w:color w:val="000000" w:themeColor="text1"/>
        </w:rPr>
        <w:t>z</w:t>
      </w:r>
      <w:r w:rsidR="007D66DF" w:rsidRPr="00977E06">
        <w:rPr>
          <w:color w:val="000000" w:themeColor="text1"/>
        </w:rPr>
        <w:t xml:space="preserve"> = −1.27</w:t>
      </w:r>
      <w:r w:rsidR="008D4D86" w:rsidRPr="00977E0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 xml:space="preserve">carbon </w:t>
      </w:r>
      <w:r w:rsidR="00C40F74" w:rsidRPr="00977E06">
        <w:rPr>
          <w:color w:val="000000" w:themeColor="text1"/>
        </w:rPr>
        <w:t>source</w:t>
      </w:r>
      <w:r w:rsidR="008146CA" w:rsidRPr="00977E06">
        <w:rPr>
          <w:color w:val="000000" w:themeColor="text1"/>
        </w:rPr>
        <w:t xml:space="preserve"> (</w:t>
      </w:r>
      <w:r w:rsidR="004C204F" w:rsidRPr="00977E06">
        <w:rPr>
          <w:i/>
          <w:color w:val="000000" w:themeColor="text1"/>
        </w:rPr>
        <w:t>z</w:t>
      </w:r>
      <w:r w:rsidR="00472806" w:rsidRPr="00977E06">
        <w:rPr>
          <w:color w:val="000000" w:themeColor="text1"/>
        </w:rPr>
        <w:t xml:space="preserve"> </w:t>
      </w:r>
      <w:r w:rsidR="004C204F" w:rsidRPr="00977E06">
        <w:rPr>
          <w:color w:val="000000" w:themeColor="text1"/>
        </w:rPr>
        <w:t>=</w:t>
      </w:r>
      <w:r w:rsidR="00472806" w:rsidRPr="00977E06">
        <w:rPr>
          <w:color w:val="000000" w:themeColor="text1"/>
        </w:rPr>
        <w:t xml:space="preserve"> </w:t>
      </w:r>
      <w:r w:rsidR="007229C2" w:rsidRPr="00977E06">
        <w:rPr>
          <w:color w:val="000000" w:themeColor="text1"/>
        </w:rPr>
        <w:t>−</w:t>
      </w:r>
      <w:r w:rsidR="007D66DF" w:rsidRPr="00977E06">
        <w:rPr>
          <w:color w:val="000000" w:themeColor="text1"/>
        </w:rPr>
        <w:t>2.79</w:t>
      </w:r>
      <w:r w:rsidR="008146CA" w:rsidRPr="00977E06">
        <w:rPr>
          <w:color w:val="000000" w:themeColor="text1"/>
        </w:rPr>
        <w:t>)</w:t>
      </w:r>
      <w:r w:rsidR="008D4D86" w:rsidRPr="00977E06">
        <w:rPr>
          <w:color w:val="000000" w:themeColor="text1"/>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1D34E65B"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EA414B">
        <w:instrText xml:space="preserve"> ADDIN ZOTERO_ITEM CSL_CITATION {"citationID":"2es47d19po","properties":{"formattedCitation":"{\\rtf \\super 27\\nosupersub{}}","plainCitation":"27"},"citationItems":[{"id":35,"uris":["http://zotero.org/users/2021925/items/6QBWD895"],"uri":["http://zotero.org/users/2021925/items/6QBWD895"],"itemData":{"id":3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w:t>
      </w:r>
      <w:r w:rsidR="00977E06">
        <w:t>cant clustering by batch number</w:t>
      </w:r>
      <w:r w:rsidR="0015350C">
        <w:t xml:space="preserve"> in</w:t>
      </w:r>
      <w:r w:rsidR="00977E06">
        <w:t xml:space="preserve"> the</w:t>
      </w:r>
      <w:r w:rsidR="0015350C">
        <w:t xml:space="preserve"> protein data</w:t>
      </w:r>
      <w:r w:rsidR="00977E06">
        <w:t xml:space="preserve">, though not </w:t>
      </w:r>
      <w:r w:rsidR="00B63B84" w:rsidRPr="00977E06">
        <w:t>in</w:t>
      </w:r>
      <w:r w:rsidR="0015350C" w:rsidRPr="00977E06">
        <w:t xml:space="preserve"> </w:t>
      </w:r>
      <w:r w:rsidR="00977E06" w:rsidRPr="00977E06">
        <w:t xml:space="preserve">the </w:t>
      </w:r>
      <w:r w:rsidR="0015350C" w:rsidRPr="00977E06">
        <w:t>mRNA data (</w:t>
      </w:r>
      <w:r w:rsidR="0015350C" w:rsidRPr="00977E06">
        <w:rPr>
          <w:i/>
        </w:rPr>
        <w:t>z</w:t>
      </w:r>
      <w:r w:rsidR="0015350C" w:rsidRPr="00977E06">
        <w:t xml:space="preserve"> scores of −</w:t>
      </w:r>
      <w:r w:rsidR="00B63B84" w:rsidRPr="00977E06">
        <w:t>20.54 and −1.43</w:t>
      </w:r>
      <w:r w:rsidR="0015350C" w:rsidRPr="00977E06">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B337B8">
        <w:t xml:space="preserve">by </w:t>
      </w:r>
      <w:r w:rsidR="00EB2E02" w:rsidRPr="00B337B8">
        <w:t xml:space="preserve">the </w:t>
      </w:r>
      <w:r w:rsidR="0045768C" w:rsidRPr="00B337B8">
        <w:t xml:space="preserve">DeSeq2 </w:t>
      </w:r>
      <w:r w:rsidR="00D9093F" w:rsidRPr="00B337B8">
        <w:t>manual</w:t>
      </w:r>
      <w:r w:rsidR="00D9093F" w:rsidRPr="00B337B8">
        <w:fldChar w:fldCharType="begin"/>
      </w:r>
      <w:r w:rsidR="00D9093F" w:rsidRPr="00B337B8">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B337B8">
        <w:fldChar w:fldCharType="separate"/>
      </w:r>
      <w:r w:rsidR="00D9093F" w:rsidRPr="00B337B8">
        <w:rPr>
          <w:rFonts w:ascii="Calibri" w:eastAsia="Times New Roman" w:cs="Times New Roman"/>
          <w:vertAlign w:val="superscript"/>
        </w:rPr>
        <w:t>28</w:t>
      </w:r>
      <w:r w:rsidR="00D9093F" w:rsidRPr="00B337B8">
        <w:fldChar w:fldCharType="end"/>
      </w:r>
      <w:r w:rsidR="00C85140" w:rsidRPr="00B337B8">
        <w:t>.</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EA414B">
        <w:instrText xml:space="preserve"> ADDIN ZOTERO_ITEM CSL_CITATION {"citationID":"cjum49ngs","properties":{"formattedCitation":"{\\rtf \\super 29\\uc0\\u8211{}32\\nosupersub{}}","plainCitation":"29–32"},"citationItems":[{"id":188,"uris":["http://zotero.org/users/2021925/items/MTHMFFVD"],"uri":["http://zotero.org/users/2021925/items/MTHMFFVD"],"itemData":{"id":188,"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id":209,"uris":["http://zotero.org/users/2021925/items/QAZAD7JH"],"uri":["http://zotero.org/users/2021925/items/QAZAD7JH"],"itemData":{"id":209,"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id":151,"uris":["http://zotero.org/users/2021925/items/I8R4E5GR"],"uri":["http://zotero.org/users/2021925/items/I8R4E5GR"],"itemData":{"id":151,"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id":179,"uris":["http://zotero.org/users/2021925/items/M7652ASF"],"uri":["http://zotero.org/users/2021925/items/M7652ASF"],"itemData":{"id":179,"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542627">
        <w:t xml:space="preserve">. </w:t>
      </w:r>
      <w:r w:rsidR="00542627" w:rsidRPr="001A2571">
        <w:t>I</w:t>
      </w:r>
      <w:r w:rsidR="00625FE2" w:rsidRPr="001A2571">
        <w:t>n particular</w:t>
      </w:r>
      <w:r w:rsidR="00542627" w:rsidRPr="001A2571">
        <w:t>, a</w:t>
      </w:r>
      <w:r w:rsidR="00625FE2" w:rsidRPr="001A2571">
        <w:t xml:space="preserve"> </w:t>
      </w:r>
      <w:r w:rsidR="00F872CC" w:rsidRPr="001A2571">
        <w:t xml:space="preserve">recently developed semi-supervised normalization pipeline </w:t>
      </w:r>
      <w:r w:rsidR="00542627" w:rsidRPr="001A2571">
        <w:t xml:space="preserve">could </w:t>
      </w:r>
      <w:r w:rsidR="005F67AA" w:rsidRPr="001A2571">
        <w:t xml:space="preserve">be used to </w:t>
      </w:r>
      <w:r w:rsidR="001A2571" w:rsidRPr="001A2571">
        <w:t xml:space="preserve">further </w:t>
      </w:r>
      <w:r w:rsidR="005F67AA" w:rsidRPr="001A2571">
        <w:t>investigate</w:t>
      </w:r>
      <w:r w:rsidR="00EF02B8" w:rsidRPr="001A2571">
        <w:t xml:space="preserve"> batch effects </w:t>
      </w:r>
      <w:r w:rsidR="001A2571" w:rsidRPr="001A2571">
        <w:t>in this and other datasets</w:t>
      </w:r>
      <w:r w:rsidR="005F67AA" w:rsidRPr="001A2571">
        <w:fldChar w:fldCharType="begin"/>
      </w:r>
      <w:r w:rsidR="005F67AA" w:rsidRPr="001A2571">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1A2571">
        <w:fldChar w:fldCharType="separate"/>
      </w:r>
      <w:r w:rsidR="005F67AA" w:rsidRPr="001A2571">
        <w:rPr>
          <w:rFonts w:ascii="Calibri" w:eastAsia="Times New Roman" w:cs="Times New Roman"/>
          <w:vertAlign w:val="superscript"/>
        </w:rPr>
        <w:t>33</w:t>
      </w:r>
      <w:r w:rsidR="005F67AA" w:rsidRPr="001A2571">
        <w:fldChar w:fldCharType="end"/>
      </w:r>
      <w:r w:rsidR="009E12B3" w:rsidRPr="001A2571">
        <w:t>.</w:t>
      </w:r>
    </w:p>
    <w:p w14:paraId="0B4ADE69" w14:textId="77777777" w:rsidR="008217C8" w:rsidRDefault="008217C8" w:rsidP="00C90590">
      <w:pPr>
        <w:tabs>
          <w:tab w:val="left" w:pos="3637"/>
        </w:tabs>
      </w:pPr>
    </w:p>
    <w:p w14:paraId="437015A6" w14:textId="7305FE1D"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EA414B">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50,"uris":["http://zotero.org/users/2021925/items/HZTZQ3BI"],"uri":["http://zotero.org/users/2021925/items/HZTZQ3BI"],"itemData":{"id":15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137,"uris":["http://zotero.org/users/2021925/items/GNKMU62D"],"uri":["http://zotero.org/users/2021925/items/GNKMU62D"],"itemData":{"id":137,"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commentRangeStart w:id="5"/>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commentRangeEnd w:id="5"/>
      <w:r w:rsidR="00484BFE">
        <w:rPr>
          <w:rStyle w:val="CommentReference"/>
        </w:rPr>
        <w:commentReference w:id="5"/>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6E00DACD"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EB302D">
        <w:t xml:space="preserve">i.e., </w:t>
      </w:r>
      <w:r w:rsidR="00CD40AA">
        <w:t xml:space="preserve">by </w:t>
      </w:r>
      <w:r w:rsidR="00EB302D">
        <w:t xml:space="preserve">random measurement error that </w:t>
      </w:r>
      <w:r w:rsidR="00CD40AA">
        <w:t>causes unbiased variation in the counts of individual RNAs or proteins</w:t>
      </w:r>
      <w:r w:rsidR="00EB302D">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437AE0D6"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5F67AA">
        <w:instrText xml:space="preserve"> ADDIN ZOTERO_ITEM CSL_CITATION {"citationID":"m6lpoahjo","properties":{"formattedCitation":"{\\rtf \\super 37\\nosupersub{}}","plainCitation":"37"},"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5F67AA" w:rsidRPr="005F67AA">
        <w:rPr>
          <w:rFonts w:ascii="Calibri" w:eastAsia="Times New Roman" w:cs="Times New Roman"/>
          <w:vertAlign w:val="superscript"/>
        </w:rPr>
        <w:t>37</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5F67AA">
        <w:instrText xml:space="preserve"> ADDIN ZOTERO_ITEM CSL_CITATION {"citationID":"e18bd0172","properties":{"formattedCitation":"{\\rtf \\super 38\\nosupersub{}}","plainCitation":"38"},"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5F67AA" w:rsidRPr="005F67AA">
        <w:rPr>
          <w:rFonts w:ascii="Calibri" w:eastAsia="Times New Roman" w:cs="Times New Roman"/>
          <w:vertAlign w:val="superscript"/>
        </w:rPr>
        <w:t>38</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33276478"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r w:rsidR="00421BEA">
        <w:t xml:space="preserve"> In analyses controlling for growth rate in addition to batch effects, our design formula was </w:t>
      </w:r>
      <w:r w:rsidR="00421BEA">
        <w:rPr>
          <w:rFonts w:ascii="Courier" w:hAnsi="Courier"/>
        </w:rPr>
        <w:t>~</w:t>
      </w:r>
      <w:r w:rsidR="00421BEA" w:rsidRPr="00AB5C64">
        <w:rPr>
          <w:rFonts w:ascii="Courier" w:hAnsi="Courier"/>
        </w:rPr>
        <w:t xml:space="preserve">batch_number + </w:t>
      </w:r>
      <w:r w:rsidR="00421BEA">
        <w:rPr>
          <w:rFonts w:ascii="Courier" w:hAnsi="Courier"/>
        </w:rPr>
        <w:t xml:space="preserve">doubling_time + </w:t>
      </w:r>
      <w:r w:rsidR="00421BEA" w:rsidRPr="00AB5C64">
        <w:rPr>
          <w:rFonts w:ascii="Courier" w:hAnsi="Courier"/>
        </w:rPr>
        <w:t>variable_of_interest</w:t>
      </w:r>
      <w:r w:rsidR="00421BEA" w:rsidRPr="00421BEA">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353A52C6" w:rsidR="00B1332D" w:rsidRPr="0098024D" w:rsidRDefault="005346B9" w:rsidP="00315216">
      <w:r>
        <w:t xml:space="preserve">All statistical analyses were performed in R. </w:t>
      </w:r>
      <w:r w:rsidR="00165EA7" w:rsidRPr="0098024D">
        <w:t xml:space="preserve">All </w:t>
      </w:r>
      <w:r w:rsidR="00112056" w:rsidRPr="0098024D">
        <w:t xml:space="preserve">processed </w:t>
      </w:r>
      <w:r w:rsidR="00165EA7" w:rsidRPr="0098024D">
        <w:t xml:space="preserve">data </w:t>
      </w:r>
      <w:r w:rsidR="00112056" w:rsidRPr="0098024D">
        <w:t xml:space="preserve">and analysis scripts </w:t>
      </w:r>
      <w:r w:rsidRPr="0098024D">
        <w:t xml:space="preserve">are available on github: </w:t>
      </w:r>
      <w:hyperlink r:id="rId14" w:history="1">
        <w:r w:rsidR="00B1332D" w:rsidRPr="0098024D">
          <w:rPr>
            <w:rStyle w:val="Hyperlink"/>
          </w:rPr>
          <w:t>https://github.com/umutcaglar/ecoli_multiple_growth_conditions</w:t>
        </w:r>
      </w:hyperlink>
    </w:p>
    <w:p w14:paraId="3C8FCF43" w14:textId="040D2F5D" w:rsidR="00F21378" w:rsidRDefault="00165EA7" w:rsidP="00EA414B">
      <w:r w:rsidRPr="0098024D">
        <w:rPr>
          <w:color w:val="000000" w:themeColor="text1"/>
        </w:rPr>
        <w:t>Raw Illumina read data and processed files of read counts per gene and normalized expression levels per gene have been deposited in the NCBI GEO database</w:t>
      </w:r>
      <w:r w:rsidR="00EA414B" w:rsidRPr="0098024D">
        <w:rPr>
          <w:color w:val="000000" w:themeColor="text1"/>
        </w:rPr>
        <w:fldChar w:fldCharType="begin"/>
      </w:r>
      <w:r w:rsidR="00EA414B" w:rsidRPr="0098024D">
        <w:rPr>
          <w:color w:val="000000" w:themeColor="text1"/>
        </w:rPr>
        <w:instrText xml:space="preserve"> ADDIN ZOTERO_ITEM CSL_CITATION {"citationID":"24sab05ser","properties":{"formattedCitation":"{\\rtf \\super 39\\nosupersub{}}","plainCitation":"39"},"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39</w:t>
      </w:r>
      <w:r w:rsidR="00EA414B" w:rsidRPr="0098024D">
        <w:rPr>
          <w:color w:val="000000" w:themeColor="text1"/>
        </w:rPr>
        <w:fldChar w:fldCharType="end"/>
      </w:r>
      <w:r w:rsidR="00DF5455" w:rsidRPr="0098024D">
        <w:rPr>
          <w:color w:val="000000" w:themeColor="text1"/>
        </w:rPr>
        <w:t xml:space="preserve"> </w:t>
      </w:r>
      <w:r w:rsidRPr="0098024D">
        <w:rPr>
          <w:color w:val="000000" w:themeColor="text1"/>
        </w:rPr>
        <w:t xml:space="preserve"> (accession GSE67402</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EA414B" w:rsidRPr="0098024D">
        <w:rPr>
          <w:color w:val="000000" w:themeColor="text1"/>
        </w:rPr>
        <w:instrText xml:space="preserve"> ADDIN ZOTERO_ITEM CSL_CITATION {"citationID":"2j1cuvgc1r","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w:t>
      </w:r>
      <w:r w:rsidR="00EA414B" w:rsidRPr="0098024D">
        <w:rPr>
          <w:color w:val="000000" w:themeColor="text1"/>
          <w:highlight w:val="yellow"/>
        </w:rPr>
        <w:t xml:space="preserve">accession </w:t>
      </w:r>
      <w:commentRangeStart w:id="6"/>
      <w:r w:rsidR="00EA414B" w:rsidRPr="0098024D">
        <w:rPr>
          <w:color w:val="FF0000"/>
          <w:highlight w:val="yellow"/>
        </w:rPr>
        <w:t>XXXXXX</w:t>
      </w:r>
      <w:commentRangeEnd w:id="6"/>
      <w:r w:rsidR="00EA414B" w:rsidRPr="0098024D">
        <w:rPr>
          <w:rStyle w:val="CommentReference"/>
          <w:highlight w:val="yellow"/>
        </w:rPr>
        <w:commentReference w:id="6"/>
      </w:r>
      <w:r w:rsidR="00EA414B" w:rsidRPr="0098024D">
        <w:rPr>
          <w:color w:val="000000" w:themeColor="text1"/>
        </w:rPr>
        <w:t xml:space="preserve"> for all other experiments)</w:t>
      </w:r>
      <w:r w:rsidRPr="0098024D">
        <w:rPr>
          <w:color w:val="000000" w:themeColor="text1"/>
        </w:rPr>
        <w:t>. The mass spectrometry proteomics data have been deposited to the ProteomeXchange Consortium via the PRIDE partner repository</w:t>
      </w:r>
      <w:r w:rsidR="00EA414B" w:rsidRPr="0098024D">
        <w:rPr>
          <w:color w:val="000000" w:themeColor="text1"/>
        </w:rPr>
        <w:fldChar w:fldCharType="begin"/>
      </w:r>
      <w:r w:rsidR="00EA414B" w:rsidRPr="0098024D">
        <w:rPr>
          <w:color w:val="000000" w:themeColor="text1"/>
        </w:rPr>
        <w:instrText xml:space="preserve"> ADDIN ZOTERO_ITEM CSL_CITATION {"citationID":"j56n0lqhe","properties":{"formattedCitation":"{\\rtf \\super 40\\nosupersub{}}","plainCitation":"40"},"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40</w:t>
      </w:r>
      <w:r w:rsidR="00EA414B" w:rsidRPr="0098024D">
        <w:rPr>
          <w:color w:val="000000" w:themeColor="text1"/>
        </w:rPr>
        <w:fldChar w:fldCharType="end"/>
      </w:r>
      <w:r w:rsidRPr="0098024D">
        <w:rPr>
          <w:color w:val="000000" w:themeColor="text1"/>
        </w:rPr>
        <w:t xml:space="preserve"> (accession PXD002140</w:t>
      </w:r>
      <w:r w:rsidR="00EA414B" w:rsidRPr="0098024D">
        <w:rPr>
          <w:color w:val="000000" w:themeColor="text1"/>
        </w:rPr>
        <w:t xml:space="preserve"> for the glucose time-course previously published</w:t>
      </w:r>
      <w:r w:rsidR="00EA414B" w:rsidRPr="0098024D">
        <w:rPr>
          <w:color w:val="000000" w:themeColor="text1"/>
        </w:rPr>
        <w:fldChar w:fldCharType="begin"/>
      </w:r>
      <w:r w:rsidR="00730700" w:rsidRPr="0098024D">
        <w:rPr>
          <w:color w:val="000000" w:themeColor="text1"/>
        </w:rPr>
        <w:instrText xml:space="preserve"> ADDIN ZOTERO_ITEM CSL_CITATION {"citationID":"E5hn6YE5","properties":{"formattedCitation":"{\\rtf \\super 10\\nosupersub{}}","plainCitation":"10"},"citationItems":[{"id":"wWdIbFJR/lcgYgEAS","uris":["http://zotero.org/users/local/FOPKHRFW/items/MV3KWPUV"],"uri":["http://zotero.org/users/local/FOPKHRFW/items/MV3KWPUV"],"itemData":{"id":"wWdIbFJR/lcgYgEAS","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A414B" w:rsidRPr="0098024D">
        <w:rPr>
          <w:color w:val="000000" w:themeColor="text1"/>
        </w:rPr>
        <w:fldChar w:fldCharType="separate"/>
      </w:r>
      <w:r w:rsidR="00EA414B" w:rsidRPr="0098024D">
        <w:rPr>
          <w:rFonts w:ascii="Calibri" w:eastAsia="Times New Roman" w:cs="Times New Roman"/>
          <w:color w:val="000000"/>
          <w:vertAlign w:val="superscript"/>
        </w:rPr>
        <w:t>10</w:t>
      </w:r>
      <w:r w:rsidR="00EA414B" w:rsidRPr="0098024D">
        <w:rPr>
          <w:color w:val="000000" w:themeColor="text1"/>
        </w:rPr>
        <w:fldChar w:fldCharType="end"/>
      </w:r>
      <w:r w:rsidR="00EA414B" w:rsidRPr="0098024D">
        <w:rPr>
          <w:color w:val="000000" w:themeColor="text1"/>
        </w:rPr>
        <w:t xml:space="preserve">, accession </w:t>
      </w:r>
      <w:r w:rsidR="00CC7397" w:rsidRPr="0098024D">
        <w:rPr>
          <w:color w:val="000000" w:themeColor="text1"/>
        </w:rPr>
        <w:t>PXD005721</w:t>
      </w:r>
      <w:r w:rsidR="00EA414B" w:rsidRPr="0098024D">
        <w:rPr>
          <w:color w:val="000000" w:themeColor="text1"/>
        </w:rPr>
        <w:t xml:space="preserve"> for all other experiments)</w:t>
      </w:r>
      <w:r w:rsidRPr="0098024D">
        <w:rPr>
          <w:color w:val="000000" w:themeColor="text1"/>
        </w:rPr>
        <w:t>.</w:t>
      </w:r>
      <w:r w:rsidR="00EA414B" w:rsidRPr="0098024D">
        <w:t xml:space="preserve"> </w:t>
      </w:r>
      <w:r w:rsidR="00112056" w:rsidRPr="0098024D">
        <w:t>Raw GC-MS data for flux measurements have been deposited on DataDryad (</w:t>
      </w:r>
      <w:r w:rsidR="00112056" w:rsidRPr="0098024D">
        <w:rPr>
          <w:highlight w:val="yellow"/>
        </w:rPr>
        <w:t xml:space="preserve">accession </w:t>
      </w:r>
      <w:commentRangeStart w:id="7"/>
      <w:r w:rsidR="00112056" w:rsidRPr="0098024D">
        <w:rPr>
          <w:color w:val="C00000"/>
          <w:highlight w:val="yellow"/>
        </w:rPr>
        <w:t>XXXXX</w:t>
      </w:r>
      <w:commentRangeEnd w:id="7"/>
      <w:r w:rsidR="00112056" w:rsidRPr="0098024D">
        <w:rPr>
          <w:rStyle w:val="CommentReference"/>
          <w:highlight w:val="yellow"/>
        </w:rPr>
        <w:commentReference w:id="7"/>
      </w:r>
      <w:r w:rsidR="00112056" w:rsidRPr="0098024D">
        <w:t>).</w:t>
      </w:r>
      <w:bookmarkStart w:id="8" w:name="_GoBack"/>
      <w:bookmarkEnd w:id="8"/>
    </w:p>
    <w:p w14:paraId="5F0E86DB" w14:textId="2D509A84" w:rsidR="00315216" w:rsidRPr="00315216" w:rsidRDefault="00315216" w:rsidP="00315216">
      <w:pPr>
        <w:pStyle w:val="Heading2"/>
      </w:pPr>
      <w:r>
        <w:t>References</w:t>
      </w:r>
    </w:p>
    <w:p w14:paraId="044C3CDE" w14:textId="77777777" w:rsidR="00730700" w:rsidRPr="00730700" w:rsidRDefault="00FD014C" w:rsidP="00730700">
      <w:pPr>
        <w:pStyle w:val="Bibliography"/>
        <w:rPr>
          <w:rFonts w:ascii="Calibri"/>
        </w:rPr>
      </w:pPr>
      <w:r>
        <w:fldChar w:fldCharType="begin"/>
      </w:r>
      <w:r w:rsidR="00EA414B">
        <w:instrText xml:space="preserve"> ADDIN ZOTERO_BIBL {"custom":[]} CSL_BIBLIOGRAPHY </w:instrText>
      </w:r>
      <w:r>
        <w:fldChar w:fldCharType="separate"/>
      </w:r>
      <w:r w:rsidR="00730700" w:rsidRPr="00730700">
        <w:rPr>
          <w:rFonts w:ascii="Calibri"/>
        </w:rPr>
        <w:t>1.</w:t>
      </w:r>
      <w:r w:rsidR="00730700" w:rsidRPr="00730700">
        <w:rPr>
          <w:rFonts w:ascii="Calibri"/>
        </w:rPr>
        <w:tab/>
        <w:t xml:space="preserve">Botstein, D. &amp; Risch, N. Discovering genotypes underlying human phenotypes: past successes for mendelian disease, future approaches for complex disease. </w:t>
      </w:r>
      <w:r w:rsidR="00730700" w:rsidRPr="00730700">
        <w:rPr>
          <w:rFonts w:ascii="Calibri"/>
          <w:i/>
          <w:iCs/>
        </w:rPr>
        <w:t>Nat. Genet.</w:t>
      </w:r>
      <w:r w:rsidR="00730700" w:rsidRPr="00730700">
        <w:rPr>
          <w:rFonts w:ascii="Calibri"/>
        </w:rPr>
        <w:t xml:space="preserve"> </w:t>
      </w:r>
      <w:r w:rsidR="00730700" w:rsidRPr="00730700">
        <w:rPr>
          <w:rFonts w:ascii="Calibri"/>
          <w:b/>
          <w:bCs/>
        </w:rPr>
        <w:t>33,</w:t>
      </w:r>
      <w:r w:rsidR="00730700" w:rsidRPr="00730700">
        <w:rPr>
          <w:rFonts w:ascii="Calibri"/>
        </w:rPr>
        <w:t xml:space="preserve"> 228–237 (2003).</w:t>
      </w:r>
    </w:p>
    <w:p w14:paraId="7BC7BFA0" w14:textId="77777777" w:rsidR="00730700" w:rsidRPr="00730700" w:rsidRDefault="00730700" w:rsidP="00730700">
      <w:pPr>
        <w:pStyle w:val="Bibliography"/>
        <w:rPr>
          <w:rFonts w:ascii="Calibri"/>
        </w:rPr>
      </w:pPr>
      <w:r w:rsidRPr="00730700">
        <w:rPr>
          <w:rFonts w:ascii="Calibri"/>
        </w:rPr>
        <w:t>2.</w:t>
      </w:r>
      <w:r w:rsidRPr="00730700">
        <w:rPr>
          <w:rFonts w:ascii="Calibri"/>
        </w:rPr>
        <w:tab/>
        <w:t xml:space="preserve">Zhang, W., Li, F. &amp; Nie, L. Integrating multiple ‘omics’ analysis for microbial biology: application and methodologies. </w:t>
      </w:r>
      <w:r w:rsidRPr="00730700">
        <w:rPr>
          <w:rFonts w:ascii="Calibri"/>
          <w:i/>
          <w:iCs/>
        </w:rPr>
        <w:t>Microbiol. Read. Engl.</w:t>
      </w:r>
      <w:r w:rsidRPr="00730700">
        <w:rPr>
          <w:rFonts w:ascii="Calibri"/>
        </w:rPr>
        <w:t xml:space="preserve"> </w:t>
      </w:r>
      <w:r w:rsidRPr="00730700">
        <w:rPr>
          <w:rFonts w:ascii="Calibri"/>
          <w:b/>
          <w:bCs/>
        </w:rPr>
        <w:t>156,</w:t>
      </w:r>
      <w:r w:rsidRPr="00730700">
        <w:rPr>
          <w:rFonts w:ascii="Calibri"/>
        </w:rPr>
        <w:t xml:space="preserve"> 287–301 (2010).</w:t>
      </w:r>
    </w:p>
    <w:p w14:paraId="390F590F" w14:textId="77777777" w:rsidR="00730700" w:rsidRPr="00730700" w:rsidRDefault="00730700" w:rsidP="00730700">
      <w:pPr>
        <w:pStyle w:val="Bibliography"/>
        <w:rPr>
          <w:rFonts w:ascii="Calibri"/>
        </w:rPr>
      </w:pPr>
      <w:r w:rsidRPr="00730700">
        <w:rPr>
          <w:rFonts w:ascii="Calibri"/>
        </w:rPr>
        <w:t>3.</w:t>
      </w:r>
      <w:r w:rsidRPr="00730700">
        <w:rPr>
          <w:rFonts w:ascii="Calibri"/>
        </w:rPr>
        <w:tab/>
        <w:t xml:space="preserve">Joyce, A. R. &amp; Palsson, B. Ø. The model organism as a system: integrating ‘omics’ data sets. </w:t>
      </w:r>
      <w:r w:rsidRPr="00730700">
        <w:rPr>
          <w:rFonts w:ascii="Calibri"/>
          <w:i/>
          <w:iCs/>
        </w:rPr>
        <w:t>Nat. Rev. Mol. Cell Biol.</w:t>
      </w:r>
      <w:r w:rsidRPr="00730700">
        <w:rPr>
          <w:rFonts w:ascii="Calibri"/>
        </w:rPr>
        <w:t xml:space="preserve"> </w:t>
      </w:r>
      <w:r w:rsidRPr="00730700">
        <w:rPr>
          <w:rFonts w:ascii="Calibri"/>
          <w:b/>
          <w:bCs/>
        </w:rPr>
        <w:t>7,</w:t>
      </w:r>
      <w:r w:rsidRPr="00730700">
        <w:rPr>
          <w:rFonts w:ascii="Calibri"/>
        </w:rPr>
        <w:t xml:space="preserve"> 198–210 (2006).</w:t>
      </w:r>
    </w:p>
    <w:p w14:paraId="1CD858B6" w14:textId="77777777" w:rsidR="00730700" w:rsidRPr="00730700" w:rsidRDefault="00730700" w:rsidP="00730700">
      <w:pPr>
        <w:pStyle w:val="Bibliography"/>
        <w:rPr>
          <w:rFonts w:ascii="Calibri"/>
        </w:rPr>
      </w:pPr>
      <w:r w:rsidRPr="00730700">
        <w:rPr>
          <w:rFonts w:ascii="Calibri"/>
        </w:rPr>
        <w:t>4.</w:t>
      </w:r>
      <w:r w:rsidRPr="00730700">
        <w:rPr>
          <w:rFonts w:ascii="Calibri"/>
        </w:rPr>
        <w:tab/>
        <w:t xml:space="preserve">Ideker, T. </w:t>
      </w:r>
      <w:r w:rsidRPr="00730700">
        <w:rPr>
          <w:rFonts w:ascii="Calibri"/>
          <w:i/>
          <w:iCs/>
        </w:rPr>
        <w:t>et al.</w:t>
      </w:r>
      <w:r w:rsidRPr="00730700">
        <w:rPr>
          <w:rFonts w:ascii="Calibri"/>
        </w:rPr>
        <w:t xml:space="preserve"> Integrated Genomic and Proteomic Analyses of a Systematically Perturbed Metabolic Network. </w:t>
      </w:r>
      <w:r w:rsidRPr="00730700">
        <w:rPr>
          <w:rFonts w:ascii="Calibri"/>
          <w:i/>
          <w:iCs/>
        </w:rPr>
        <w:t>Science</w:t>
      </w:r>
      <w:r w:rsidRPr="00730700">
        <w:rPr>
          <w:rFonts w:ascii="Calibri"/>
        </w:rPr>
        <w:t xml:space="preserve"> </w:t>
      </w:r>
      <w:r w:rsidRPr="00730700">
        <w:rPr>
          <w:rFonts w:ascii="Calibri"/>
          <w:b/>
          <w:bCs/>
        </w:rPr>
        <w:t>292,</w:t>
      </w:r>
      <w:r w:rsidRPr="00730700">
        <w:rPr>
          <w:rFonts w:ascii="Calibri"/>
        </w:rPr>
        <w:t xml:space="preserve"> 929–934 (2001).</w:t>
      </w:r>
    </w:p>
    <w:p w14:paraId="32D003CD" w14:textId="77777777" w:rsidR="00730700" w:rsidRPr="00730700" w:rsidRDefault="00730700" w:rsidP="00730700">
      <w:pPr>
        <w:pStyle w:val="Bibliography"/>
        <w:rPr>
          <w:rFonts w:ascii="Calibri"/>
        </w:rPr>
      </w:pPr>
      <w:r w:rsidRPr="00730700">
        <w:rPr>
          <w:rFonts w:ascii="Calibri"/>
        </w:rPr>
        <w:t>5.</w:t>
      </w:r>
      <w:r w:rsidRPr="00730700">
        <w:rPr>
          <w:rFonts w:ascii="Calibri"/>
        </w:rPr>
        <w:tab/>
        <w:t xml:space="preserve">Vogel, C. &amp; Marcotte, E. M. Insights into the regulation of protein abundance from proteomic and transcriptomic analyses. </w:t>
      </w:r>
      <w:r w:rsidRPr="00730700">
        <w:rPr>
          <w:rFonts w:ascii="Calibri"/>
          <w:i/>
          <w:iCs/>
        </w:rPr>
        <w:t>Nat. Rev. Genet.</w:t>
      </w:r>
      <w:r w:rsidRPr="00730700">
        <w:rPr>
          <w:rFonts w:ascii="Calibri"/>
        </w:rPr>
        <w:t xml:space="preserve"> </w:t>
      </w:r>
      <w:r w:rsidRPr="00730700">
        <w:rPr>
          <w:rFonts w:ascii="Calibri"/>
          <w:b/>
          <w:bCs/>
        </w:rPr>
        <w:t>13,</w:t>
      </w:r>
      <w:r w:rsidRPr="00730700">
        <w:rPr>
          <w:rFonts w:ascii="Calibri"/>
        </w:rPr>
        <w:t xml:space="preserve"> 227–232 (2012).</w:t>
      </w:r>
    </w:p>
    <w:p w14:paraId="712EA676" w14:textId="77777777" w:rsidR="00730700" w:rsidRPr="00730700" w:rsidRDefault="00730700" w:rsidP="00730700">
      <w:pPr>
        <w:pStyle w:val="Bibliography"/>
        <w:rPr>
          <w:rFonts w:ascii="Calibri"/>
        </w:rPr>
      </w:pPr>
      <w:r w:rsidRPr="00730700">
        <w:rPr>
          <w:rFonts w:ascii="Calibri"/>
        </w:rPr>
        <w:t>6.</w:t>
      </w:r>
      <w:r w:rsidRPr="00730700">
        <w:rPr>
          <w:rFonts w:ascii="Calibri"/>
        </w:rPr>
        <w:tab/>
        <w:t xml:space="preserve">Lee, S. Y. High cell-density culture of Escherichia coli. </w:t>
      </w:r>
      <w:r w:rsidRPr="00730700">
        <w:rPr>
          <w:rFonts w:ascii="Calibri"/>
          <w:i/>
          <w:iCs/>
        </w:rPr>
        <w:t>Trends Biotechnol.</w:t>
      </w:r>
      <w:r w:rsidRPr="00730700">
        <w:rPr>
          <w:rFonts w:ascii="Calibri"/>
        </w:rPr>
        <w:t xml:space="preserve"> </w:t>
      </w:r>
      <w:r w:rsidRPr="00730700">
        <w:rPr>
          <w:rFonts w:ascii="Calibri"/>
          <w:b/>
          <w:bCs/>
        </w:rPr>
        <w:t>14,</w:t>
      </w:r>
      <w:r w:rsidRPr="00730700">
        <w:rPr>
          <w:rFonts w:ascii="Calibri"/>
        </w:rPr>
        <w:t xml:space="preserve"> 98–105 (1996).</w:t>
      </w:r>
    </w:p>
    <w:p w14:paraId="25B4F8A7" w14:textId="77777777" w:rsidR="00730700" w:rsidRPr="00730700" w:rsidRDefault="00730700" w:rsidP="00730700">
      <w:pPr>
        <w:pStyle w:val="Bibliography"/>
        <w:rPr>
          <w:rFonts w:ascii="Calibri"/>
        </w:rPr>
      </w:pPr>
      <w:r w:rsidRPr="00730700">
        <w:rPr>
          <w:rFonts w:ascii="Calibri"/>
        </w:rPr>
        <w:t>7.</w:t>
      </w:r>
      <w:r w:rsidRPr="00730700">
        <w:rPr>
          <w:rFonts w:ascii="Calibri"/>
        </w:rPr>
        <w:tab/>
        <w:t xml:space="preserve">Blattner, F. R. </w:t>
      </w:r>
      <w:r w:rsidRPr="00730700">
        <w:rPr>
          <w:rFonts w:ascii="Calibri"/>
          <w:i/>
          <w:iCs/>
        </w:rPr>
        <w:t>et al.</w:t>
      </w:r>
      <w:r w:rsidRPr="00730700">
        <w:rPr>
          <w:rFonts w:ascii="Calibri"/>
        </w:rPr>
        <w:t xml:space="preserve"> The Complete Genome Sequence of Escherichia coli K-12. </w:t>
      </w:r>
      <w:r w:rsidRPr="00730700">
        <w:rPr>
          <w:rFonts w:ascii="Calibri"/>
          <w:i/>
          <w:iCs/>
        </w:rPr>
        <w:t>Science</w:t>
      </w:r>
      <w:r w:rsidRPr="00730700">
        <w:rPr>
          <w:rFonts w:ascii="Calibri"/>
        </w:rPr>
        <w:t xml:space="preserve"> </w:t>
      </w:r>
      <w:r w:rsidRPr="00730700">
        <w:rPr>
          <w:rFonts w:ascii="Calibri"/>
          <w:b/>
          <w:bCs/>
        </w:rPr>
        <w:t>277,</w:t>
      </w:r>
      <w:r w:rsidRPr="00730700">
        <w:rPr>
          <w:rFonts w:ascii="Calibri"/>
        </w:rPr>
        <w:t xml:space="preserve"> 1453–1462 (1997).</w:t>
      </w:r>
    </w:p>
    <w:p w14:paraId="2AB3D4D8" w14:textId="77777777" w:rsidR="00730700" w:rsidRPr="00730700" w:rsidRDefault="00730700" w:rsidP="00730700">
      <w:pPr>
        <w:pStyle w:val="Bibliography"/>
        <w:rPr>
          <w:rFonts w:ascii="Calibri"/>
        </w:rPr>
      </w:pPr>
      <w:r w:rsidRPr="00730700">
        <w:rPr>
          <w:rFonts w:ascii="Calibri"/>
        </w:rPr>
        <w:t>8.</w:t>
      </w:r>
      <w:r w:rsidRPr="00730700">
        <w:rPr>
          <w:rFonts w:ascii="Calibri"/>
        </w:rPr>
        <w:tab/>
        <w:t xml:space="preserve">Yoon, S. H., Han, M.-J., Lee, S. Y., Jeong, K. J. &amp; Yoo, J.-S. Combined transcriptome and proteome analysis of Escherichia coli during high cell density culture. </w:t>
      </w:r>
      <w:r w:rsidRPr="00730700">
        <w:rPr>
          <w:rFonts w:ascii="Calibri"/>
          <w:i/>
          <w:iCs/>
        </w:rPr>
        <w:t>Biotechnol. Bioeng.</w:t>
      </w:r>
      <w:r w:rsidRPr="00730700">
        <w:rPr>
          <w:rFonts w:ascii="Calibri"/>
        </w:rPr>
        <w:t xml:space="preserve"> </w:t>
      </w:r>
      <w:r w:rsidRPr="00730700">
        <w:rPr>
          <w:rFonts w:ascii="Calibri"/>
          <w:b/>
          <w:bCs/>
        </w:rPr>
        <w:t>81,</w:t>
      </w:r>
      <w:r w:rsidRPr="00730700">
        <w:rPr>
          <w:rFonts w:ascii="Calibri"/>
        </w:rPr>
        <w:t xml:space="preserve"> 753–767 (2003).</w:t>
      </w:r>
    </w:p>
    <w:p w14:paraId="4FF92275" w14:textId="77777777" w:rsidR="00730700" w:rsidRPr="00730700" w:rsidRDefault="00730700" w:rsidP="00730700">
      <w:pPr>
        <w:pStyle w:val="Bibliography"/>
        <w:rPr>
          <w:rFonts w:ascii="Calibri"/>
        </w:rPr>
      </w:pPr>
      <w:r w:rsidRPr="00730700">
        <w:rPr>
          <w:rFonts w:ascii="Calibri"/>
        </w:rPr>
        <w:t>9.</w:t>
      </w:r>
      <w:r w:rsidRPr="00730700">
        <w:rPr>
          <w:rFonts w:ascii="Calibri"/>
        </w:rPr>
        <w:tab/>
        <w:t xml:space="preserve">Gadgil, M., Kapur, V. &amp; Hu, W.-S. Transcriptional response of Escherichia coli to temperature shift. </w:t>
      </w:r>
      <w:r w:rsidRPr="00730700">
        <w:rPr>
          <w:rFonts w:ascii="Calibri"/>
          <w:i/>
          <w:iCs/>
        </w:rPr>
        <w:t>Biotechnol. Prog.</w:t>
      </w:r>
      <w:r w:rsidRPr="00730700">
        <w:rPr>
          <w:rFonts w:ascii="Calibri"/>
        </w:rPr>
        <w:t xml:space="preserve"> </w:t>
      </w:r>
      <w:r w:rsidRPr="00730700">
        <w:rPr>
          <w:rFonts w:ascii="Calibri"/>
          <w:b/>
          <w:bCs/>
        </w:rPr>
        <w:t>21,</w:t>
      </w:r>
      <w:r w:rsidRPr="00730700">
        <w:rPr>
          <w:rFonts w:ascii="Calibri"/>
        </w:rPr>
        <w:t xml:space="preserve"> 689–699 (2005).</w:t>
      </w:r>
    </w:p>
    <w:p w14:paraId="23ABC0FE" w14:textId="77777777" w:rsidR="00730700" w:rsidRPr="00730700" w:rsidRDefault="00730700" w:rsidP="00730700">
      <w:pPr>
        <w:pStyle w:val="Bibliography"/>
        <w:rPr>
          <w:rFonts w:ascii="Calibri"/>
        </w:rPr>
      </w:pPr>
      <w:r w:rsidRPr="00730700">
        <w:rPr>
          <w:rFonts w:ascii="Calibri"/>
        </w:rPr>
        <w:t>10.</w:t>
      </w:r>
      <w:r w:rsidRPr="00730700">
        <w:rPr>
          <w:rFonts w:ascii="Calibri"/>
        </w:rPr>
        <w:tab/>
        <w:t xml:space="preserve">Houser, J. R. </w:t>
      </w:r>
      <w:r w:rsidRPr="00730700">
        <w:rPr>
          <w:rFonts w:ascii="Calibri"/>
          <w:i/>
          <w:iCs/>
        </w:rPr>
        <w:t>et al.</w:t>
      </w:r>
      <w:r w:rsidRPr="00730700">
        <w:rPr>
          <w:rFonts w:ascii="Calibri"/>
        </w:rPr>
        <w:t xml:space="preserve"> Controlled Measurement and Comparative Analysis of Cellular Components in E . coli Reveals Broad Regulatory Changes in Response to Glucose Starvation. </w:t>
      </w:r>
      <w:r w:rsidRPr="00730700">
        <w:rPr>
          <w:rFonts w:ascii="Calibri"/>
          <w:i/>
          <w:iCs/>
        </w:rPr>
        <w:t>PLOS Comput Biol</w:t>
      </w:r>
      <w:r w:rsidRPr="00730700">
        <w:rPr>
          <w:rFonts w:ascii="Calibri"/>
        </w:rPr>
        <w:t xml:space="preserve"> </w:t>
      </w:r>
      <w:r w:rsidRPr="00730700">
        <w:rPr>
          <w:rFonts w:ascii="Calibri"/>
          <w:b/>
          <w:bCs/>
        </w:rPr>
        <w:t>11,</w:t>
      </w:r>
      <w:r w:rsidRPr="00730700">
        <w:rPr>
          <w:rFonts w:ascii="Calibri"/>
        </w:rPr>
        <w:t xml:space="preserve"> e1004400 (2015).</w:t>
      </w:r>
    </w:p>
    <w:p w14:paraId="0F1785A0" w14:textId="77777777" w:rsidR="00730700" w:rsidRPr="00730700" w:rsidRDefault="00730700" w:rsidP="00730700">
      <w:pPr>
        <w:pStyle w:val="Bibliography"/>
        <w:rPr>
          <w:rFonts w:ascii="Calibri"/>
        </w:rPr>
      </w:pPr>
      <w:r w:rsidRPr="00730700">
        <w:rPr>
          <w:rFonts w:ascii="Calibri"/>
        </w:rPr>
        <w:t>11.</w:t>
      </w:r>
      <w:r w:rsidRPr="00730700">
        <w:rPr>
          <w:rFonts w:ascii="Calibri"/>
        </w:rPr>
        <w:tab/>
        <w:t xml:space="preserve">Soufi, B., Krug, K., Harst, A. &amp; Macek, B. Characterization of the E. coli proteome and its modifications during growth and ethanol stress. </w:t>
      </w:r>
      <w:r w:rsidRPr="00730700">
        <w:rPr>
          <w:rFonts w:ascii="Calibri"/>
          <w:i/>
          <w:iCs/>
        </w:rPr>
        <w:t>Front. Microbiol.</w:t>
      </w:r>
      <w:r w:rsidRPr="00730700">
        <w:rPr>
          <w:rFonts w:ascii="Calibri"/>
        </w:rPr>
        <w:t xml:space="preserve"> </w:t>
      </w:r>
      <w:r w:rsidRPr="00730700">
        <w:rPr>
          <w:rFonts w:ascii="Calibri"/>
          <w:b/>
          <w:bCs/>
        </w:rPr>
        <w:t>6,</w:t>
      </w:r>
      <w:r w:rsidRPr="00730700">
        <w:rPr>
          <w:rFonts w:ascii="Calibri"/>
        </w:rPr>
        <w:t xml:space="preserve"> 103 (2015).</w:t>
      </w:r>
    </w:p>
    <w:p w14:paraId="146E0B31" w14:textId="77777777" w:rsidR="00730700" w:rsidRPr="00730700" w:rsidRDefault="00730700" w:rsidP="00730700">
      <w:pPr>
        <w:pStyle w:val="Bibliography"/>
        <w:rPr>
          <w:rFonts w:ascii="Calibri"/>
        </w:rPr>
      </w:pPr>
      <w:r w:rsidRPr="00730700">
        <w:rPr>
          <w:rFonts w:ascii="Calibri"/>
        </w:rPr>
        <w:t>12.</w:t>
      </w:r>
      <w:r w:rsidRPr="00730700">
        <w:rPr>
          <w:rFonts w:ascii="Calibri"/>
        </w:rPr>
        <w:tab/>
        <w:t xml:space="preserve">Schmidt, A. </w:t>
      </w:r>
      <w:r w:rsidRPr="00730700">
        <w:rPr>
          <w:rFonts w:ascii="Calibri"/>
          <w:i/>
          <w:iCs/>
        </w:rPr>
        <w:t>et al.</w:t>
      </w:r>
      <w:r w:rsidRPr="00730700">
        <w:rPr>
          <w:rFonts w:ascii="Calibri"/>
        </w:rPr>
        <w:t xml:space="preserve"> The quantitative and condition-dependent Escherichia coli proteome. </w:t>
      </w:r>
      <w:r w:rsidRPr="00730700">
        <w:rPr>
          <w:rFonts w:ascii="Calibri"/>
          <w:i/>
          <w:iCs/>
        </w:rPr>
        <w:t>Nat. Biotechnol.</w:t>
      </w:r>
      <w:r w:rsidRPr="00730700">
        <w:rPr>
          <w:rFonts w:ascii="Calibri"/>
        </w:rPr>
        <w:t xml:space="preserve"> </w:t>
      </w:r>
      <w:r w:rsidRPr="00730700">
        <w:rPr>
          <w:rFonts w:ascii="Calibri"/>
          <w:b/>
          <w:bCs/>
        </w:rPr>
        <w:t>34,</w:t>
      </w:r>
      <w:r w:rsidRPr="00730700">
        <w:rPr>
          <w:rFonts w:ascii="Calibri"/>
        </w:rPr>
        <w:t xml:space="preserve"> 104–110 (2016).</w:t>
      </w:r>
    </w:p>
    <w:p w14:paraId="5CB015E4" w14:textId="77777777" w:rsidR="00730700" w:rsidRPr="00730700" w:rsidRDefault="00730700" w:rsidP="00730700">
      <w:pPr>
        <w:pStyle w:val="Bibliography"/>
        <w:rPr>
          <w:rFonts w:ascii="Calibri"/>
        </w:rPr>
      </w:pPr>
      <w:r w:rsidRPr="00730700">
        <w:rPr>
          <w:rFonts w:ascii="Calibri"/>
        </w:rPr>
        <w:t>13.</w:t>
      </w:r>
      <w:r w:rsidRPr="00730700">
        <w:rPr>
          <w:rFonts w:ascii="Calibri"/>
        </w:rPr>
        <w:tab/>
        <w:t xml:space="preserve">Lewis, N. E. </w:t>
      </w:r>
      <w:r w:rsidRPr="00730700">
        <w:rPr>
          <w:rFonts w:ascii="Calibri"/>
          <w:i/>
          <w:iCs/>
        </w:rPr>
        <w:t>et al.</w:t>
      </w:r>
      <w:r w:rsidRPr="00730700">
        <w:rPr>
          <w:rFonts w:ascii="Calibri"/>
        </w:rPr>
        <w:t xml:space="preserve"> Omic data from evolved E. coli are consistent with computed optimal growth from genome-scale models. </w:t>
      </w:r>
      <w:r w:rsidRPr="00730700">
        <w:rPr>
          <w:rFonts w:ascii="Calibri"/>
          <w:i/>
          <w:iCs/>
        </w:rPr>
        <w:t>Mol. Syst. Biol.</w:t>
      </w:r>
      <w:r w:rsidRPr="00730700">
        <w:rPr>
          <w:rFonts w:ascii="Calibri"/>
        </w:rPr>
        <w:t xml:space="preserve"> </w:t>
      </w:r>
      <w:r w:rsidRPr="00730700">
        <w:rPr>
          <w:rFonts w:ascii="Calibri"/>
          <w:b/>
          <w:bCs/>
        </w:rPr>
        <w:t>6,</w:t>
      </w:r>
      <w:r w:rsidRPr="00730700">
        <w:rPr>
          <w:rFonts w:ascii="Calibri"/>
        </w:rPr>
        <w:t xml:space="preserve"> 390 (2010).</w:t>
      </w:r>
    </w:p>
    <w:p w14:paraId="6A44A36B" w14:textId="77777777" w:rsidR="00730700" w:rsidRPr="00730700" w:rsidRDefault="00730700" w:rsidP="00730700">
      <w:pPr>
        <w:pStyle w:val="Bibliography"/>
        <w:rPr>
          <w:rFonts w:ascii="Calibri"/>
        </w:rPr>
      </w:pPr>
      <w:r w:rsidRPr="00730700">
        <w:rPr>
          <w:rFonts w:ascii="Calibri"/>
        </w:rPr>
        <w:t>14.</w:t>
      </w:r>
      <w:r w:rsidRPr="00730700">
        <w:rPr>
          <w:rFonts w:ascii="Calibri"/>
        </w:rPr>
        <w:tab/>
        <w:t xml:space="preserve">Lewis, N. E., Cho, B.-K., Knight, E. M. &amp; Palsson, B. O. Gene Expression Profiling and the Use of Genome-Scale In Silico Models of Escherichia coli for Analysis: Providing Context for Content. </w:t>
      </w:r>
      <w:r w:rsidRPr="00730700">
        <w:rPr>
          <w:rFonts w:ascii="Calibri"/>
          <w:i/>
          <w:iCs/>
        </w:rPr>
        <w:t>J. Bacteriol.</w:t>
      </w:r>
      <w:r w:rsidRPr="00730700">
        <w:rPr>
          <w:rFonts w:ascii="Calibri"/>
        </w:rPr>
        <w:t xml:space="preserve"> </w:t>
      </w:r>
      <w:r w:rsidRPr="00730700">
        <w:rPr>
          <w:rFonts w:ascii="Calibri"/>
          <w:b/>
          <w:bCs/>
        </w:rPr>
        <w:t>191,</w:t>
      </w:r>
      <w:r w:rsidRPr="00730700">
        <w:rPr>
          <w:rFonts w:ascii="Calibri"/>
        </w:rPr>
        <w:t xml:space="preserve"> 3437–3444 (2009).</w:t>
      </w:r>
    </w:p>
    <w:p w14:paraId="663E26AC" w14:textId="77777777" w:rsidR="00730700" w:rsidRPr="00730700" w:rsidRDefault="00730700" w:rsidP="00730700">
      <w:pPr>
        <w:pStyle w:val="Bibliography"/>
        <w:rPr>
          <w:rFonts w:ascii="Calibri"/>
        </w:rPr>
      </w:pPr>
      <w:r w:rsidRPr="00730700">
        <w:rPr>
          <w:rFonts w:ascii="Calibri"/>
        </w:rPr>
        <w:t>15.</w:t>
      </w:r>
      <w:r w:rsidRPr="00730700">
        <w:rPr>
          <w:rFonts w:ascii="Calibri"/>
        </w:rPr>
        <w:tab/>
        <w:t xml:space="preserve">Gan, G., Ma, C. &amp; Wu, J. </w:t>
      </w:r>
      <w:r w:rsidRPr="00730700">
        <w:rPr>
          <w:rFonts w:ascii="Calibri"/>
          <w:i/>
          <w:iCs/>
        </w:rPr>
        <w:t>Data Clustering: Theory, Algorithms, and Applications</w:t>
      </w:r>
      <w:r w:rsidRPr="00730700">
        <w:rPr>
          <w:rFonts w:ascii="Calibri"/>
        </w:rPr>
        <w:t>. (SIAM, 2007).</w:t>
      </w:r>
    </w:p>
    <w:p w14:paraId="795E766A" w14:textId="77777777" w:rsidR="00730700" w:rsidRPr="00730700" w:rsidRDefault="00730700" w:rsidP="00730700">
      <w:pPr>
        <w:pStyle w:val="Bibliography"/>
        <w:rPr>
          <w:rFonts w:ascii="Calibri"/>
        </w:rPr>
      </w:pPr>
      <w:r w:rsidRPr="00730700">
        <w:rPr>
          <w:rFonts w:ascii="Calibri"/>
        </w:rPr>
        <w:t>16.</w:t>
      </w:r>
      <w:r w:rsidRPr="00730700">
        <w:rPr>
          <w:rFonts w:ascii="Calibri"/>
        </w:rPr>
        <w:tab/>
        <w:t xml:space="preserve">Sokal, R. R. &amp; Rohlf, F. J. The Comparison of Dendrograms by Objective Methods. </w:t>
      </w:r>
      <w:r w:rsidRPr="00730700">
        <w:rPr>
          <w:rFonts w:ascii="Calibri"/>
          <w:i/>
          <w:iCs/>
        </w:rPr>
        <w:t>Taxon</w:t>
      </w:r>
      <w:r w:rsidRPr="00730700">
        <w:rPr>
          <w:rFonts w:ascii="Calibri"/>
        </w:rPr>
        <w:t xml:space="preserve"> </w:t>
      </w:r>
      <w:r w:rsidRPr="00730700">
        <w:rPr>
          <w:rFonts w:ascii="Calibri"/>
          <w:b/>
          <w:bCs/>
        </w:rPr>
        <w:t>11,</w:t>
      </w:r>
      <w:r w:rsidRPr="00730700">
        <w:rPr>
          <w:rFonts w:ascii="Calibri"/>
        </w:rPr>
        <w:t xml:space="preserve"> 33–40 (1962).</w:t>
      </w:r>
    </w:p>
    <w:p w14:paraId="37F1A9DC" w14:textId="77777777" w:rsidR="00730700" w:rsidRPr="00730700" w:rsidRDefault="00730700" w:rsidP="00730700">
      <w:pPr>
        <w:pStyle w:val="Bibliography"/>
        <w:rPr>
          <w:rFonts w:ascii="Calibri"/>
        </w:rPr>
      </w:pPr>
      <w:r w:rsidRPr="00730700">
        <w:rPr>
          <w:rFonts w:ascii="Calibri"/>
        </w:rPr>
        <w:t>17.</w:t>
      </w:r>
      <w:r w:rsidRPr="00730700">
        <w:rPr>
          <w:rFonts w:ascii="Calibri"/>
        </w:rPr>
        <w:tab/>
        <w:t xml:space="preserve">Love, M. I., Huber, W. &amp; Anders, S. Moderated estimation of fold change and dispersion for RNA-seq data with DESeq2. </w:t>
      </w:r>
      <w:r w:rsidRPr="00730700">
        <w:rPr>
          <w:rFonts w:ascii="Calibri"/>
          <w:i/>
          <w:iCs/>
        </w:rPr>
        <w:t>Genome Biol.</w:t>
      </w:r>
      <w:r w:rsidRPr="00730700">
        <w:rPr>
          <w:rFonts w:ascii="Calibri"/>
        </w:rPr>
        <w:t xml:space="preserve"> </w:t>
      </w:r>
      <w:r w:rsidRPr="00730700">
        <w:rPr>
          <w:rFonts w:ascii="Calibri"/>
          <w:b/>
          <w:bCs/>
        </w:rPr>
        <w:t>15,</w:t>
      </w:r>
      <w:r w:rsidRPr="00730700">
        <w:rPr>
          <w:rFonts w:ascii="Calibri"/>
        </w:rPr>
        <w:t xml:space="preserve"> 550 (2014).</w:t>
      </w:r>
    </w:p>
    <w:p w14:paraId="4D0E1F62" w14:textId="77777777" w:rsidR="00730700" w:rsidRPr="00730700" w:rsidRDefault="00730700" w:rsidP="00730700">
      <w:pPr>
        <w:pStyle w:val="Bibliography"/>
        <w:rPr>
          <w:rFonts w:ascii="Calibri"/>
        </w:rPr>
      </w:pPr>
      <w:r w:rsidRPr="00730700">
        <w:rPr>
          <w:rFonts w:ascii="Calibri"/>
        </w:rPr>
        <w:t>18.</w:t>
      </w:r>
      <w:r w:rsidRPr="00730700">
        <w:rPr>
          <w:rFonts w:ascii="Calibri"/>
        </w:rPr>
        <w:tab/>
        <w:t xml:space="preserve">Kanehisa, M. &amp; Goto, S. KEGG: Kyoto Encyclopedia of Genes and Genomes. </w:t>
      </w:r>
      <w:r w:rsidRPr="00730700">
        <w:rPr>
          <w:rFonts w:ascii="Calibri"/>
          <w:i/>
          <w:iCs/>
        </w:rPr>
        <w:t>Nucleic Acids Res.</w:t>
      </w:r>
      <w:r w:rsidRPr="00730700">
        <w:rPr>
          <w:rFonts w:ascii="Calibri"/>
        </w:rPr>
        <w:t xml:space="preserve"> </w:t>
      </w:r>
      <w:r w:rsidRPr="00730700">
        <w:rPr>
          <w:rFonts w:ascii="Calibri"/>
          <w:b/>
          <w:bCs/>
        </w:rPr>
        <w:t>28,</w:t>
      </w:r>
      <w:r w:rsidRPr="00730700">
        <w:rPr>
          <w:rFonts w:ascii="Calibri"/>
        </w:rPr>
        <w:t xml:space="preserve"> 27–30 (2000).</w:t>
      </w:r>
    </w:p>
    <w:p w14:paraId="31D6D0DD" w14:textId="77777777" w:rsidR="00730700" w:rsidRPr="00730700" w:rsidRDefault="00730700" w:rsidP="00730700">
      <w:pPr>
        <w:pStyle w:val="Bibliography"/>
        <w:rPr>
          <w:rFonts w:ascii="Calibri"/>
        </w:rPr>
      </w:pPr>
      <w:r w:rsidRPr="00730700">
        <w:rPr>
          <w:rFonts w:ascii="Calibri"/>
        </w:rPr>
        <w:t>19.</w:t>
      </w:r>
      <w:r w:rsidRPr="00730700">
        <w:rPr>
          <w:rFonts w:ascii="Calibri"/>
        </w:rPr>
        <w:tab/>
        <w:t xml:space="preserve">Ashburner, M. </w:t>
      </w:r>
      <w:r w:rsidRPr="00730700">
        <w:rPr>
          <w:rFonts w:ascii="Calibri"/>
          <w:i/>
          <w:iCs/>
        </w:rPr>
        <w:t>et al.</w:t>
      </w:r>
      <w:r w:rsidRPr="00730700">
        <w:rPr>
          <w:rFonts w:ascii="Calibri"/>
        </w:rPr>
        <w:t xml:space="preserve"> Gene Ontology: tool for the unification of biology. </w:t>
      </w:r>
      <w:r w:rsidRPr="00730700">
        <w:rPr>
          <w:rFonts w:ascii="Calibri"/>
          <w:i/>
          <w:iCs/>
        </w:rPr>
        <w:t>Nat. Genet.</w:t>
      </w:r>
      <w:r w:rsidRPr="00730700">
        <w:rPr>
          <w:rFonts w:ascii="Calibri"/>
        </w:rPr>
        <w:t xml:space="preserve"> </w:t>
      </w:r>
      <w:r w:rsidRPr="00730700">
        <w:rPr>
          <w:rFonts w:ascii="Calibri"/>
          <w:b/>
          <w:bCs/>
        </w:rPr>
        <w:t>25,</w:t>
      </w:r>
      <w:r w:rsidRPr="00730700">
        <w:rPr>
          <w:rFonts w:ascii="Calibri"/>
        </w:rPr>
        <w:t xml:space="preserve"> 25–29 (2000).</w:t>
      </w:r>
    </w:p>
    <w:p w14:paraId="19177518" w14:textId="77777777" w:rsidR="00730700" w:rsidRPr="00730700" w:rsidRDefault="00730700" w:rsidP="00730700">
      <w:pPr>
        <w:pStyle w:val="Bibliography"/>
        <w:rPr>
          <w:rFonts w:ascii="Calibri"/>
        </w:rPr>
      </w:pPr>
      <w:r w:rsidRPr="00730700">
        <w:rPr>
          <w:rFonts w:ascii="Calibri"/>
        </w:rPr>
        <w:t>20.</w:t>
      </w:r>
      <w:r w:rsidRPr="00730700">
        <w:rPr>
          <w:rFonts w:ascii="Calibri"/>
        </w:rPr>
        <w:tab/>
        <w:t xml:space="preserve">Huang, D. W., Sherman, B. T. &amp; Lempicki, R. A. Systematic and integrative analysis of large gene lists using DAVID bioinformatics resource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44–57 (2008).</w:t>
      </w:r>
    </w:p>
    <w:p w14:paraId="33F3E626" w14:textId="77777777" w:rsidR="00730700" w:rsidRPr="00730700" w:rsidRDefault="00730700" w:rsidP="00730700">
      <w:pPr>
        <w:pStyle w:val="Bibliography"/>
        <w:rPr>
          <w:rFonts w:ascii="Calibri"/>
        </w:rPr>
      </w:pPr>
      <w:r w:rsidRPr="00730700">
        <w:rPr>
          <w:rFonts w:ascii="Calibri"/>
        </w:rPr>
        <w:t>21.</w:t>
      </w:r>
      <w:r w:rsidRPr="00730700">
        <w:rPr>
          <w:rFonts w:ascii="Calibri"/>
        </w:rPr>
        <w:tab/>
        <w:t xml:space="preserve">Shi, W., Li, C., Louise, C. J. &amp; Adler, J. Mechanism of adverse conditions causing lack of flagella in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2236–2240 (1993).</w:t>
      </w:r>
    </w:p>
    <w:p w14:paraId="2ED0FDC6" w14:textId="77777777" w:rsidR="00730700" w:rsidRPr="00730700" w:rsidRDefault="00730700" w:rsidP="00730700">
      <w:pPr>
        <w:pStyle w:val="Bibliography"/>
        <w:rPr>
          <w:rFonts w:ascii="Calibri"/>
        </w:rPr>
      </w:pPr>
      <w:r w:rsidRPr="00730700">
        <w:rPr>
          <w:rFonts w:ascii="Calibri"/>
        </w:rPr>
        <w:t>22.</w:t>
      </w:r>
      <w:r w:rsidRPr="00730700">
        <w:rPr>
          <w:rFonts w:ascii="Calibri"/>
        </w:rPr>
        <w:tab/>
        <w:t xml:space="preserve">Braun, V., Hantke, K. &amp; Köster, W. Bacterial iron transport: mechanisms, genetics, and regulation. </w:t>
      </w:r>
      <w:r w:rsidRPr="00730700">
        <w:rPr>
          <w:rFonts w:ascii="Calibri"/>
          <w:i/>
          <w:iCs/>
        </w:rPr>
        <w:t>Met. Ions Biol. Syst.</w:t>
      </w:r>
      <w:r w:rsidRPr="00730700">
        <w:rPr>
          <w:rFonts w:ascii="Calibri"/>
        </w:rPr>
        <w:t xml:space="preserve"> </w:t>
      </w:r>
      <w:r w:rsidRPr="00730700">
        <w:rPr>
          <w:rFonts w:ascii="Calibri"/>
          <w:b/>
          <w:bCs/>
        </w:rPr>
        <w:t>35,</w:t>
      </w:r>
      <w:r w:rsidRPr="00730700">
        <w:rPr>
          <w:rFonts w:ascii="Calibri"/>
        </w:rPr>
        <w:t xml:space="preserve"> 67–145 (1998).</w:t>
      </w:r>
    </w:p>
    <w:p w14:paraId="22A450B9" w14:textId="77777777" w:rsidR="00730700" w:rsidRPr="00730700" w:rsidRDefault="00730700" w:rsidP="00730700">
      <w:pPr>
        <w:pStyle w:val="Bibliography"/>
        <w:rPr>
          <w:rFonts w:ascii="Calibri"/>
        </w:rPr>
      </w:pPr>
      <w:r w:rsidRPr="00730700">
        <w:rPr>
          <w:rFonts w:ascii="Calibri"/>
        </w:rPr>
        <w:t>23.</w:t>
      </w:r>
      <w:r w:rsidRPr="00730700">
        <w:rPr>
          <w:rFonts w:ascii="Calibri"/>
        </w:rPr>
        <w:tab/>
        <w:t xml:space="preserve">Weissenborn, D. L., Wittekindt, N. &amp; Larson, T. J. Structure and regulation of the glpFK operon encoding glycerol diffusion facilitator and glycerol kinase of Escherichia coli K-12. </w:t>
      </w:r>
      <w:r w:rsidRPr="00730700">
        <w:rPr>
          <w:rFonts w:ascii="Calibri"/>
          <w:i/>
          <w:iCs/>
        </w:rPr>
        <w:t>J. Biol. Chem.</w:t>
      </w:r>
      <w:r w:rsidRPr="00730700">
        <w:rPr>
          <w:rFonts w:ascii="Calibri"/>
        </w:rPr>
        <w:t xml:space="preserve"> </w:t>
      </w:r>
      <w:r w:rsidRPr="00730700">
        <w:rPr>
          <w:rFonts w:ascii="Calibri"/>
          <w:b/>
          <w:bCs/>
        </w:rPr>
        <w:t>267,</w:t>
      </w:r>
      <w:r w:rsidRPr="00730700">
        <w:rPr>
          <w:rFonts w:ascii="Calibri"/>
        </w:rPr>
        <w:t xml:space="preserve"> 6122–6131 (1992).</w:t>
      </w:r>
    </w:p>
    <w:p w14:paraId="14B9A11A" w14:textId="77777777" w:rsidR="00730700" w:rsidRPr="00730700" w:rsidRDefault="00730700" w:rsidP="00730700">
      <w:pPr>
        <w:pStyle w:val="Bibliography"/>
        <w:rPr>
          <w:rFonts w:ascii="Calibri"/>
        </w:rPr>
      </w:pPr>
      <w:r w:rsidRPr="00730700">
        <w:rPr>
          <w:rFonts w:ascii="Calibri"/>
        </w:rPr>
        <w:t>24.</w:t>
      </w:r>
      <w:r w:rsidRPr="00730700">
        <w:rPr>
          <w:rFonts w:ascii="Calibri"/>
        </w:rPr>
        <w:tab/>
        <w:t xml:space="preserve">Fujita, Y., Nihashi, J. &amp; Fujita, T. The characterization and cloning of a gluconate (gnt) operon of Bacillus subtilis. </w:t>
      </w:r>
      <w:r w:rsidRPr="00730700">
        <w:rPr>
          <w:rFonts w:ascii="Calibri"/>
          <w:i/>
          <w:iCs/>
        </w:rPr>
        <w:t>J. Gen. Microbiol.</w:t>
      </w:r>
      <w:r w:rsidRPr="00730700">
        <w:rPr>
          <w:rFonts w:ascii="Calibri"/>
        </w:rPr>
        <w:t xml:space="preserve"> </w:t>
      </w:r>
      <w:r w:rsidRPr="00730700">
        <w:rPr>
          <w:rFonts w:ascii="Calibri"/>
          <w:b/>
          <w:bCs/>
        </w:rPr>
        <w:t>132,</w:t>
      </w:r>
      <w:r w:rsidRPr="00730700">
        <w:rPr>
          <w:rFonts w:ascii="Calibri"/>
        </w:rPr>
        <w:t xml:space="preserve"> 161–169 (1986).</w:t>
      </w:r>
    </w:p>
    <w:p w14:paraId="30661865" w14:textId="77777777" w:rsidR="00730700" w:rsidRPr="00730700" w:rsidRDefault="00730700" w:rsidP="00730700">
      <w:pPr>
        <w:pStyle w:val="Bibliography"/>
        <w:rPr>
          <w:rFonts w:ascii="Calibri"/>
        </w:rPr>
      </w:pPr>
      <w:r w:rsidRPr="00730700">
        <w:rPr>
          <w:rFonts w:ascii="Calibri"/>
        </w:rPr>
        <w:t>25.</w:t>
      </w:r>
      <w:r w:rsidRPr="00730700">
        <w:rPr>
          <w:rFonts w:ascii="Calibri"/>
        </w:rPr>
        <w:tab/>
        <w:t xml:space="preserve">Bausch, C. </w:t>
      </w:r>
      <w:r w:rsidRPr="00730700">
        <w:rPr>
          <w:rFonts w:ascii="Calibri"/>
          <w:i/>
          <w:iCs/>
        </w:rPr>
        <w:t>et al.</w:t>
      </w:r>
      <w:r w:rsidRPr="00730700">
        <w:rPr>
          <w:rFonts w:ascii="Calibri"/>
        </w:rPr>
        <w:t xml:space="preserve"> Sequence analysis of the GntII (subsidiary) system for gluconate metabolism reveals a novel pathway for L-idonic acid catabolism in Escherichia coli. </w:t>
      </w:r>
      <w:r w:rsidRPr="00730700">
        <w:rPr>
          <w:rFonts w:ascii="Calibri"/>
          <w:i/>
          <w:iCs/>
        </w:rPr>
        <w:t>J. Bacteriol.</w:t>
      </w:r>
      <w:r w:rsidRPr="00730700">
        <w:rPr>
          <w:rFonts w:ascii="Calibri"/>
        </w:rPr>
        <w:t xml:space="preserve"> </w:t>
      </w:r>
      <w:r w:rsidRPr="00730700">
        <w:rPr>
          <w:rFonts w:ascii="Calibri"/>
          <w:b/>
          <w:bCs/>
        </w:rPr>
        <w:t>180,</w:t>
      </w:r>
      <w:r w:rsidRPr="00730700">
        <w:rPr>
          <w:rFonts w:ascii="Calibri"/>
        </w:rPr>
        <w:t xml:space="preserve"> 3704–3710 (1998).</w:t>
      </w:r>
    </w:p>
    <w:p w14:paraId="57C2AC23" w14:textId="77777777" w:rsidR="00730700" w:rsidRPr="00730700" w:rsidRDefault="00730700" w:rsidP="00730700">
      <w:pPr>
        <w:pStyle w:val="Bibliography"/>
        <w:rPr>
          <w:rFonts w:ascii="Calibri"/>
        </w:rPr>
      </w:pPr>
      <w:r w:rsidRPr="00730700">
        <w:rPr>
          <w:rFonts w:ascii="Calibri"/>
        </w:rPr>
        <w:t>26.</w:t>
      </w:r>
      <w:r w:rsidRPr="00730700">
        <w:rPr>
          <w:rFonts w:ascii="Calibri"/>
        </w:rPr>
        <w:tab/>
        <w:t xml:space="preserve">Dong, J. M., Taylor, J. S., Latour, D. J., Iuchi, S. &amp; Lin, E. C. Three overlapping lct genes involved in L-lactate utilization by Escherichia coli. </w:t>
      </w:r>
      <w:r w:rsidRPr="00730700">
        <w:rPr>
          <w:rFonts w:ascii="Calibri"/>
          <w:i/>
          <w:iCs/>
        </w:rPr>
        <w:t>J. Bacteriol.</w:t>
      </w:r>
      <w:r w:rsidRPr="00730700">
        <w:rPr>
          <w:rFonts w:ascii="Calibri"/>
        </w:rPr>
        <w:t xml:space="preserve"> </w:t>
      </w:r>
      <w:r w:rsidRPr="00730700">
        <w:rPr>
          <w:rFonts w:ascii="Calibri"/>
          <w:b/>
          <w:bCs/>
        </w:rPr>
        <w:t>175,</w:t>
      </w:r>
      <w:r w:rsidRPr="00730700">
        <w:rPr>
          <w:rFonts w:ascii="Calibri"/>
        </w:rPr>
        <w:t xml:space="preserve"> 6671–6678 (1993).</w:t>
      </w:r>
    </w:p>
    <w:p w14:paraId="6252A590" w14:textId="77777777" w:rsidR="00730700" w:rsidRPr="00730700" w:rsidRDefault="00730700" w:rsidP="00730700">
      <w:pPr>
        <w:pStyle w:val="Bibliography"/>
        <w:rPr>
          <w:rFonts w:ascii="Calibri"/>
        </w:rPr>
      </w:pPr>
      <w:r w:rsidRPr="00730700">
        <w:rPr>
          <w:rFonts w:ascii="Calibri"/>
        </w:rPr>
        <w:t>27.</w:t>
      </w:r>
      <w:r w:rsidRPr="00730700">
        <w:rPr>
          <w:rFonts w:ascii="Calibri"/>
        </w:rPr>
        <w:tab/>
        <w:t xml:space="preserve">Gilad, Y. &amp; Mizrahi-Man, O. A reanalysis of mouse ENCODE comparative gene expression data. </w:t>
      </w:r>
      <w:r w:rsidRPr="00730700">
        <w:rPr>
          <w:rFonts w:ascii="Calibri"/>
          <w:i/>
          <w:iCs/>
        </w:rPr>
        <w:t>F1000Research</w:t>
      </w:r>
      <w:r w:rsidRPr="00730700">
        <w:rPr>
          <w:rFonts w:ascii="Calibri"/>
        </w:rPr>
        <w:t xml:space="preserve"> </w:t>
      </w:r>
      <w:r w:rsidRPr="00730700">
        <w:rPr>
          <w:rFonts w:ascii="Calibri"/>
          <w:b/>
          <w:bCs/>
        </w:rPr>
        <w:t>4,</w:t>
      </w:r>
      <w:r w:rsidRPr="00730700">
        <w:rPr>
          <w:rFonts w:ascii="Calibri"/>
        </w:rPr>
        <w:t xml:space="preserve"> 121 (2015).</w:t>
      </w:r>
    </w:p>
    <w:p w14:paraId="17A65FE7" w14:textId="77777777" w:rsidR="00730700" w:rsidRPr="00730700" w:rsidRDefault="00730700" w:rsidP="00730700">
      <w:pPr>
        <w:pStyle w:val="Bibliography"/>
        <w:rPr>
          <w:rFonts w:ascii="Calibri"/>
        </w:rPr>
      </w:pPr>
      <w:r w:rsidRPr="00730700">
        <w:rPr>
          <w:rFonts w:ascii="Calibri"/>
        </w:rPr>
        <w:t>28.</w:t>
      </w:r>
      <w:r w:rsidRPr="00730700">
        <w:rPr>
          <w:rFonts w:ascii="Calibri"/>
        </w:rPr>
        <w:tab/>
        <w:t>Differential analysis of count data – the DESeq2 package. (2016). Available at: http://journals.plos.org/ploscompbiol/article/asset?id=10.1371%2Fjournal.pcbi.1004127.PDF. (Accessed: 12th April 2016)</w:t>
      </w:r>
    </w:p>
    <w:p w14:paraId="64B9EB8B" w14:textId="77777777" w:rsidR="00730700" w:rsidRPr="00730700" w:rsidRDefault="00730700" w:rsidP="00730700">
      <w:pPr>
        <w:pStyle w:val="Bibliography"/>
        <w:rPr>
          <w:rFonts w:ascii="Calibri"/>
        </w:rPr>
      </w:pPr>
      <w:r w:rsidRPr="00730700">
        <w:rPr>
          <w:rFonts w:ascii="Calibri"/>
        </w:rPr>
        <w:t>29.</w:t>
      </w:r>
      <w:r w:rsidRPr="00730700">
        <w:rPr>
          <w:rFonts w:ascii="Calibri"/>
        </w:rPr>
        <w:tab/>
        <w:t xml:space="preserve">Chen, C. </w:t>
      </w:r>
      <w:r w:rsidRPr="00730700">
        <w:rPr>
          <w:rFonts w:ascii="Calibri"/>
          <w:i/>
          <w:iCs/>
        </w:rPr>
        <w:t>et al.</w:t>
      </w:r>
      <w:r w:rsidRPr="00730700">
        <w:rPr>
          <w:rFonts w:ascii="Calibri"/>
        </w:rPr>
        <w:t xml:space="preserve"> Removing batch effects in analysis of expression microarray data: an evaluation of six batch adjustment methods. </w:t>
      </w:r>
      <w:r w:rsidRPr="00730700">
        <w:rPr>
          <w:rFonts w:ascii="Calibri"/>
          <w:i/>
          <w:iCs/>
        </w:rPr>
        <w:t>PloS One</w:t>
      </w:r>
      <w:r w:rsidRPr="00730700">
        <w:rPr>
          <w:rFonts w:ascii="Calibri"/>
        </w:rPr>
        <w:t xml:space="preserve"> </w:t>
      </w:r>
      <w:r w:rsidRPr="00730700">
        <w:rPr>
          <w:rFonts w:ascii="Calibri"/>
          <w:b/>
          <w:bCs/>
        </w:rPr>
        <w:t>6,</w:t>
      </w:r>
      <w:r w:rsidRPr="00730700">
        <w:rPr>
          <w:rFonts w:ascii="Calibri"/>
        </w:rPr>
        <w:t xml:space="preserve"> e17238 (2011).</w:t>
      </w:r>
    </w:p>
    <w:p w14:paraId="4B8E3067" w14:textId="77777777" w:rsidR="00730700" w:rsidRPr="00730700" w:rsidRDefault="00730700" w:rsidP="00730700">
      <w:pPr>
        <w:pStyle w:val="Bibliography"/>
        <w:rPr>
          <w:rFonts w:ascii="Calibri"/>
        </w:rPr>
      </w:pPr>
      <w:r w:rsidRPr="00730700">
        <w:rPr>
          <w:rFonts w:ascii="Calibri"/>
        </w:rPr>
        <w:t>30.</w:t>
      </w:r>
      <w:r w:rsidRPr="00730700">
        <w:rPr>
          <w:rFonts w:ascii="Calibri"/>
        </w:rPr>
        <w:tab/>
        <w:t xml:space="preserve">Lazar, C. </w:t>
      </w:r>
      <w:r w:rsidRPr="00730700">
        <w:rPr>
          <w:rFonts w:ascii="Calibri"/>
          <w:i/>
          <w:iCs/>
        </w:rPr>
        <w:t>et al.</w:t>
      </w:r>
      <w:r w:rsidRPr="00730700">
        <w:rPr>
          <w:rFonts w:ascii="Calibri"/>
        </w:rPr>
        <w:t xml:space="preserve"> Batch effect removal methods for microarray gene expression data integration: a survey. </w:t>
      </w:r>
      <w:r w:rsidRPr="00730700">
        <w:rPr>
          <w:rFonts w:ascii="Calibri"/>
          <w:i/>
          <w:iCs/>
        </w:rPr>
        <w:t>Brief. Bioinform.</w:t>
      </w:r>
      <w:r w:rsidRPr="00730700">
        <w:rPr>
          <w:rFonts w:ascii="Calibri"/>
        </w:rPr>
        <w:t xml:space="preserve"> </w:t>
      </w:r>
      <w:r w:rsidRPr="00730700">
        <w:rPr>
          <w:rFonts w:ascii="Calibri"/>
          <w:b/>
          <w:bCs/>
        </w:rPr>
        <w:t>14,</w:t>
      </w:r>
      <w:r w:rsidRPr="00730700">
        <w:rPr>
          <w:rFonts w:ascii="Calibri"/>
        </w:rPr>
        <w:t xml:space="preserve"> 469–490 (2013).</w:t>
      </w:r>
    </w:p>
    <w:p w14:paraId="28E3B164" w14:textId="77777777" w:rsidR="00730700" w:rsidRPr="00730700" w:rsidRDefault="00730700" w:rsidP="00730700">
      <w:pPr>
        <w:pStyle w:val="Bibliography"/>
        <w:rPr>
          <w:rFonts w:ascii="Calibri"/>
        </w:rPr>
      </w:pPr>
      <w:r w:rsidRPr="00730700">
        <w:rPr>
          <w:rFonts w:ascii="Calibri"/>
        </w:rPr>
        <w:t>31.</w:t>
      </w:r>
      <w:r w:rsidRPr="00730700">
        <w:rPr>
          <w:rFonts w:ascii="Calibri"/>
        </w:rPr>
        <w:tab/>
        <w:t xml:space="preserve">Johnson, W. E., Li, C. &amp; Rabinovic, A. Adjusting batch effects in microarray expression data using empirical Bayes methods. </w:t>
      </w:r>
      <w:r w:rsidRPr="00730700">
        <w:rPr>
          <w:rFonts w:ascii="Calibri"/>
          <w:i/>
          <w:iCs/>
        </w:rPr>
        <w:t>Biostat. Oxf. Engl.</w:t>
      </w:r>
      <w:r w:rsidRPr="00730700">
        <w:rPr>
          <w:rFonts w:ascii="Calibri"/>
        </w:rPr>
        <w:t xml:space="preserve"> </w:t>
      </w:r>
      <w:r w:rsidRPr="00730700">
        <w:rPr>
          <w:rFonts w:ascii="Calibri"/>
          <w:b/>
          <w:bCs/>
        </w:rPr>
        <w:t>8,</w:t>
      </w:r>
      <w:r w:rsidRPr="00730700">
        <w:rPr>
          <w:rFonts w:ascii="Calibri"/>
        </w:rPr>
        <w:t xml:space="preserve"> 118–127 (2007).</w:t>
      </w:r>
    </w:p>
    <w:p w14:paraId="4219183A" w14:textId="77777777" w:rsidR="00730700" w:rsidRPr="00730700" w:rsidRDefault="00730700" w:rsidP="00730700">
      <w:pPr>
        <w:pStyle w:val="Bibliography"/>
        <w:rPr>
          <w:rFonts w:ascii="Calibri"/>
        </w:rPr>
      </w:pPr>
      <w:r w:rsidRPr="00730700">
        <w:rPr>
          <w:rFonts w:ascii="Calibri"/>
        </w:rPr>
        <w:t>32.</w:t>
      </w:r>
      <w:r w:rsidRPr="00730700">
        <w:rPr>
          <w:rFonts w:ascii="Calibri"/>
        </w:rPr>
        <w:tab/>
        <w:t xml:space="preserve">Luo, J. </w:t>
      </w:r>
      <w:r w:rsidRPr="00730700">
        <w:rPr>
          <w:rFonts w:ascii="Calibri"/>
          <w:i/>
          <w:iCs/>
        </w:rPr>
        <w:t>et al.</w:t>
      </w:r>
      <w:r w:rsidRPr="00730700">
        <w:rPr>
          <w:rFonts w:ascii="Calibri"/>
        </w:rPr>
        <w:t xml:space="preserve"> A comparison of batch effect removal methods for enhancement of prediction performance using MAQC-II microarray gene expression data. </w:t>
      </w:r>
      <w:r w:rsidRPr="00730700">
        <w:rPr>
          <w:rFonts w:ascii="Calibri"/>
          <w:i/>
          <w:iCs/>
        </w:rPr>
        <w:t>Pharmacogenomics J.</w:t>
      </w:r>
      <w:r w:rsidRPr="00730700">
        <w:rPr>
          <w:rFonts w:ascii="Calibri"/>
        </w:rPr>
        <w:t xml:space="preserve"> </w:t>
      </w:r>
      <w:r w:rsidRPr="00730700">
        <w:rPr>
          <w:rFonts w:ascii="Calibri"/>
          <w:b/>
          <w:bCs/>
        </w:rPr>
        <w:t>10,</w:t>
      </w:r>
      <w:r w:rsidRPr="00730700">
        <w:rPr>
          <w:rFonts w:ascii="Calibri"/>
        </w:rPr>
        <w:t xml:space="preserve"> 278–291 (2010).</w:t>
      </w:r>
    </w:p>
    <w:p w14:paraId="57C34D2C" w14:textId="77777777" w:rsidR="00730700" w:rsidRPr="00730700" w:rsidRDefault="00730700" w:rsidP="00730700">
      <w:pPr>
        <w:pStyle w:val="Bibliography"/>
        <w:rPr>
          <w:rFonts w:ascii="Calibri"/>
        </w:rPr>
      </w:pPr>
      <w:r w:rsidRPr="00730700">
        <w:rPr>
          <w:rFonts w:ascii="Calibri"/>
        </w:rPr>
        <w:t>33.</w:t>
      </w:r>
      <w:r w:rsidRPr="00730700">
        <w:rPr>
          <w:rFonts w:ascii="Calibri"/>
        </w:rPr>
        <w:tab/>
        <w:t xml:space="preserve">Kim, M., Rai, N., Zorraquino, V. &amp; Tagkopoulos, I. Multi-omics integration accurately predicts cellular state in unexplored conditions for Escherichia coli. </w:t>
      </w:r>
      <w:r w:rsidRPr="00730700">
        <w:rPr>
          <w:rFonts w:ascii="Calibri"/>
          <w:i/>
          <w:iCs/>
        </w:rPr>
        <w:t>Nat. Commun.</w:t>
      </w:r>
      <w:r w:rsidRPr="00730700">
        <w:rPr>
          <w:rFonts w:ascii="Calibri"/>
        </w:rPr>
        <w:t xml:space="preserve"> </w:t>
      </w:r>
      <w:r w:rsidRPr="00730700">
        <w:rPr>
          <w:rFonts w:ascii="Calibri"/>
          <w:b/>
          <w:bCs/>
        </w:rPr>
        <w:t>7,</w:t>
      </w:r>
      <w:r w:rsidRPr="00730700">
        <w:rPr>
          <w:rFonts w:ascii="Calibri"/>
        </w:rPr>
        <w:t xml:space="preserve"> (2016).</w:t>
      </w:r>
    </w:p>
    <w:p w14:paraId="7A748498" w14:textId="77777777" w:rsidR="00730700" w:rsidRPr="00730700" w:rsidRDefault="00730700" w:rsidP="00730700">
      <w:pPr>
        <w:pStyle w:val="Bibliography"/>
        <w:rPr>
          <w:rFonts w:ascii="Calibri"/>
        </w:rPr>
      </w:pPr>
      <w:r w:rsidRPr="00730700">
        <w:rPr>
          <w:rFonts w:ascii="Calibri"/>
        </w:rPr>
        <w:t>34.</w:t>
      </w:r>
      <w:r w:rsidRPr="00730700">
        <w:rPr>
          <w:rFonts w:ascii="Calibri"/>
        </w:rPr>
        <w:tab/>
        <w:t xml:space="preserve">Zamboni, N., Fendt, S.-M., Rühl, M. &amp; Sauer, U. 13C-based metabolic flux analysis. </w:t>
      </w:r>
      <w:r w:rsidRPr="00730700">
        <w:rPr>
          <w:rFonts w:ascii="Calibri"/>
          <w:i/>
          <w:iCs/>
        </w:rPr>
        <w:t>Nat. Protoc.</w:t>
      </w:r>
      <w:r w:rsidRPr="00730700">
        <w:rPr>
          <w:rFonts w:ascii="Calibri"/>
        </w:rPr>
        <w:t xml:space="preserve"> </w:t>
      </w:r>
      <w:r w:rsidRPr="00730700">
        <w:rPr>
          <w:rFonts w:ascii="Calibri"/>
          <w:b/>
          <w:bCs/>
        </w:rPr>
        <w:t>4,</w:t>
      </w:r>
      <w:r w:rsidRPr="00730700">
        <w:rPr>
          <w:rFonts w:ascii="Calibri"/>
        </w:rPr>
        <w:t xml:space="preserve"> 878–892 (2009).</w:t>
      </w:r>
    </w:p>
    <w:p w14:paraId="630FC5D6" w14:textId="77777777" w:rsidR="00730700" w:rsidRPr="00730700" w:rsidRDefault="00730700" w:rsidP="00730700">
      <w:pPr>
        <w:pStyle w:val="Bibliography"/>
        <w:rPr>
          <w:rFonts w:ascii="Calibri"/>
        </w:rPr>
      </w:pPr>
      <w:r w:rsidRPr="00730700">
        <w:rPr>
          <w:rFonts w:ascii="Calibri"/>
        </w:rPr>
        <w:t>35.</w:t>
      </w:r>
      <w:r w:rsidRPr="00730700">
        <w:rPr>
          <w:rFonts w:ascii="Calibri"/>
        </w:rPr>
        <w:tab/>
        <w:t xml:space="preserve">Zamboni, N., Fischer, E. &amp; Sauer, U. FiatFlux--a software for metabolic flux analysis from 13C-glucose experiments. </w:t>
      </w:r>
      <w:r w:rsidRPr="00730700">
        <w:rPr>
          <w:rFonts w:ascii="Calibri"/>
          <w:i/>
          <w:iCs/>
        </w:rPr>
        <w:t>BMC Bioinformatics</w:t>
      </w:r>
      <w:r w:rsidRPr="00730700">
        <w:rPr>
          <w:rFonts w:ascii="Calibri"/>
        </w:rPr>
        <w:t xml:space="preserve"> </w:t>
      </w:r>
      <w:r w:rsidRPr="00730700">
        <w:rPr>
          <w:rFonts w:ascii="Calibri"/>
          <w:b/>
          <w:bCs/>
        </w:rPr>
        <w:t>6,</w:t>
      </w:r>
      <w:r w:rsidRPr="00730700">
        <w:rPr>
          <w:rFonts w:ascii="Calibri"/>
        </w:rPr>
        <w:t xml:space="preserve"> 209 (2005).</w:t>
      </w:r>
    </w:p>
    <w:p w14:paraId="6F257E14" w14:textId="77777777" w:rsidR="00730700" w:rsidRPr="00730700" w:rsidRDefault="00730700" w:rsidP="00730700">
      <w:pPr>
        <w:pStyle w:val="Bibliography"/>
        <w:rPr>
          <w:rFonts w:ascii="Calibri"/>
        </w:rPr>
      </w:pPr>
      <w:r w:rsidRPr="00730700">
        <w:rPr>
          <w:rFonts w:ascii="Calibri"/>
        </w:rPr>
        <w:t>36.</w:t>
      </w:r>
      <w:r w:rsidRPr="00730700">
        <w:rPr>
          <w:rFonts w:ascii="Calibri"/>
        </w:rPr>
        <w:tab/>
        <w:t xml:space="preserve">Raj, A. &amp; van Oudenaarden, A. Stochastic gene expression and its consequences. </w:t>
      </w:r>
      <w:r w:rsidRPr="00730700">
        <w:rPr>
          <w:rFonts w:ascii="Calibri"/>
          <w:i/>
          <w:iCs/>
        </w:rPr>
        <w:t>Cell</w:t>
      </w:r>
      <w:r w:rsidRPr="00730700">
        <w:rPr>
          <w:rFonts w:ascii="Calibri"/>
        </w:rPr>
        <w:t xml:space="preserve"> </w:t>
      </w:r>
      <w:r w:rsidRPr="00730700">
        <w:rPr>
          <w:rFonts w:ascii="Calibri"/>
          <w:b/>
          <w:bCs/>
        </w:rPr>
        <w:t>135,</w:t>
      </w:r>
      <w:r w:rsidRPr="00730700">
        <w:rPr>
          <w:rFonts w:ascii="Calibri"/>
        </w:rPr>
        <w:t xml:space="preserve"> 216–226 (2008).</w:t>
      </w:r>
    </w:p>
    <w:p w14:paraId="0C62AF38" w14:textId="77777777" w:rsidR="00730700" w:rsidRPr="00730700" w:rsidRDefault="00730700" w:rsidP="00730700">
      <w:pPr>
        <w:pStyle w:val="Bibliography"/>
        <w:rPr>
          <w:rFonts w:ascii="Calibri"/>
        </w:rPr>
      </w:pPr>
      <w:r w:rsidRPr="00730700">
        <w:rPr>
          <w:rFonts w:ascii="Calibri"/>
        </w:rPr>
        <w:t>37.</w:t>
      </w:r>
      <w:r w:rsidRPr="00730700">
        <w:rPr>
          <w:rFonts w:ascii="Calibri"/>
        </w:rPr>
        <w:tab/>
        <w:t xml:space="preserve">Langfelder, P. &amp; Horvath, S. Fast R Functions for Robust Correlations and Hierarchical Clustering. </w:t>
      </w:r>
      <w:r w:rsidRPr="00730700">
        <w:rPr>
          <w:rFonts w:ascii="Calibri"/>
          <w:i/>
          <w:iCs/>
        </w:rPr>
        <w:t>J. Stat. Softw.</w:t>
      </w:r>
      <w:r w:rsidRPr="00730700">
        <w:rPr>
          <w:rFonts w:ascii="Calibri"/>
        </w:rPr>
        <w:t xml:space="preserve"> </w:t>
      </w:r>
      <w:r w:rsidRPr="00730700">
        <w:rPr>
          <w:rFonts w:ascii="Calibri"/>
          <w:b/>
          <w:bCs/>
        </w:rPr>
        <w:t>46,</w:t>
      </w:r>
      <w:r w:rsidRPr="00730700">
        <w:rPr>
          <w:rFonts w:ascii="Calibri"/>
        </w:rPr>
        <w:t xml:space="preserve"> (2012).</w:t>
      </w:r>
    </w:p>
    <w:p w14:paraId="40E8A4D3" w14:textId="77777777" w:rsidR="00730700" w:rsidRPr="00730700" w:rsidRDefault="00730700" w:rsidP="00730700">
      <w:pPr>
        <w:pStyle w:val="Bibliography"/>
        <w:rPr>
          <w:rFonts w:ascii="Calibri"/>
        </w:rPr>
      </w:pPr>
      <w:r w:rsidRPr="00730700">
        <w:rPr>
          <w:rFonts w:ascii="Calibri"/>
        </w:rPr>
        <w:t>38.</w:t>
      </w:r>
      <w:r w:rsidRPr="00730700">
        <w:rPr>
          <w:rFonts w:ascii="Calibri"/>
        </w:rPr>
        <w:tab/>
        <w:t xml:space="preserve">Soni Madhulatha, T. An Overview on Clustering Methods. </w:t>
      </w:r>
      <w:r w:rsidRPr="00730700">
        <w:rPr>
          <w:rFonts w:ascii="Calibri"/>
          <w:i/>
          <w:iCs/>
        </w:rPr>
        <w:t>ArXiv E-Prints</w:t>
      </w:r>
      <w:r w:rsidRPr="00730700">
        <w:rPr>
          <w:rFonts w:ascii="Calibri"/>
        </w:rPr>
        <w:t xml:space="preserve"> </w:t>
      </w:r>
      <w:r w:rsidRPr="00730700">
        <w:rPr>
          <w:rFonts w:ascii="Calibri"/>
          <w:b/>
          <w:bCs/>
        </w:rPr>
        <w:t>1205,</w:t>
      </w:r>
      <w:r w:rsidRPr="00730700">
        <w:rPr>
          <w:rFonts w:ascii="Calibri"/>
        </w:rPr>
        <w:t xml:space="preserve"> arXiv:1205.1117 (2012).</w:t>
      </w:r>
    </w:p>
    <w:p w14:paraId="3808164F" w14:textId="77777777" w:rsidR="00730700" w:rsidRPr="00730700" w:rsidRDefault="00730700" w:rsidP="00730700">
      <w:pPr>
        <w:pStyle w:val="Bibliography"/>
        <w:rPr>
          <w:rFonts w:ascii="Calibri"/>
        </w:rPr>
      </w:pPr>
      <w:r w:rsidRPr="00730700">
        <w:rPr>
          <w:rFonts w:ascii="Calibri"/>
        </w:rPr>
        <w:t>39.</w:t>
      </w:r>
      <w:r w:rsidRPr="00730700">
        <w:rPr>
          <w:rFonts w:ascii="Calibri"/>
        </w:rPr>
        <w:tab/>
        <w:t xml:space="preserve">Barrett, T. </w:t>
      </w:r>
      <w:r w:rsidRPr="00730700">
        <w:rPr>
          <w:rFonts w:ascii="Calibri"/>
          <w:i/>
          <w:iCs/>
        </w:rPr>
        <w:t>et al.</w:t>
      </w:r>
      <w:r w:rsidRPr="00730700">
        <w:rPr>
          <w:rFonts w:ascii="Calibri"/>
        </w:rPr>
        <w:t xml:space="preserve"> NCBI GEO: archive for functional genomics data sets--update. </w:t>
      </w:r>
      <w:r w:rsidRPr="00730700">
        <w:rPr>
          <w:rFonts w:ascii="Calibri"/>
          <w:i/>
          <w:iCs/>
        </w:rPr>
        <w:t>Nucleic Acids Res.</w:t>
      </w:r>
      <w:r w:rsidRPr="00730700">
        <w:rPr>
          <w:rFonts w:ascii="Calibri"/>
        </w:rPr>
        <w:t xml:space="preserve"> </w:t>
      </w:r>
      <w:r w:rsidRPr="00730700">
        <w:rPr>
          <w:rFonts w:ascii="Calibri"/>
          <w:b/>
          <w:bCs/>
        </w:rPr>
        <w:t>41,</w:t>
      </w:r>
      <w:r w:rsidRPr="00730700">
        <w:rPr>
          <w:rFonts w:ascii="Calibri"/>
        </w:rPr>
        <w:t xml:space="preserve"> D991-995 (2013).</w:t>
      </w:r>
    </w:p>
    <w:p w14:paraId="294C9E81" w14:textId="77777777" w:rsidR="00730700" w:rsidRPr="00730700" w:rsidRDefault="00730700" w:rsidP="00730700">
      <w:pPr>
        <w:pStyle w:val="Bibliography"/>
        <w:rPr>
          <w:rFonts w:ascii="Calibri"/>
        </w:rPr>
      </w:pPr>
      <w:r w:rsidRPr="00730700">
        <w:rPr>
          <w:rFonts w:ascii="Calibri"/>
        </w:rPr>
        <w:t>40.</w:t>
      </w:r>
      <w:r w:rsidRPr="00730700">
        <w:rPr>
          <w:rFonts w:ascii="Calibri"/>
        </w:rPr>
        <w:tab/>
        <w:t xml:space="preserve">Vizcaíno, J. A. </w:t>
      </w:r>
      <w:r w:rsidRPr="00730700">
        <w:rPr>
          <w:rFonts w:ascii="Calibri"/>
          <w:i/>
          <w:iCs/>
        </w:rPr>
        <w:t>et al.</w:t>
      </w:r>
      <w:r w:rsidRPr="00730700">
        <w:rPr>
          <w:rFonts w:ascii="Calibri"/>
        </w:rPr>
        <w:t xml:space="preserve"> ProteomeXchange provides globally coordinated proteomics data submission and dissemination. </w:t>
      </w:r>
      <w:r w:rsidRPr="00730700">
        <w:rPr>
          <w:rFonts w:ascii="Calibri"/>
          <w:i/>
          <w:iCs/>
        </w:rPr>
        <w:t>Nat. Biotechnol.</w:t>
      </w:r>
      <w:r w:rsidRPr="00730700">
        <w:rPr>
          <w:rFonts w:ascii="Calibri"/>
        </w:rPr>
        <w:t xml:space="preserve"> </w:t>
      </w:r>
      <w:r w:rsidRPr="00730700">
        <w:rPr>
          <w:rFonts w:ascii="Calibri"/>
          <w:b/>
          <w:bCs/>
        </w:rPr>
        <w:t>32,</w:t>
      </w:r>
      <w:r w:rsidRPr="00730700">
        <w:rPr>
          <w:rFonts w:ascii="Calibri"/>
        </w:rPr>
        <w:t xml:space="preserve"> 223–226 (2014).</w:t>
      </w:r>
    </w:p>
    <w:p w14:paraId="5076BE31" w14:textId="08DEBFDB"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5"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6"/>
      <w:footerReference w:type="default" r:id="rId17"/>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1-23T16:58:00Z" w:initials="WCO">
    <w:p w14:paraId="4F43B1AE" w14:textId="220DE4ED" w:rsidR="00D67E4C" w:rsidRDefault="00D67E4C">
      <w:pPr>
        <w:pStyle w:val="CommentText"/>
      </w:pPr>
      <w:r>
        <w:rPr>
          <w:rStyle w:val="CommentReference"/>
        </w:rPr>
        <w:annotationRef/>
      </w:r>
      <w:r>
        <w:t xml:space="preserve">All figures, supplementary figures, tables, and supplementary tables need to be called out in order. This means that these items need to be renumbered so that you call out Table S1, then S2, then S3, and then S4, etc. </w:t>
      </w:r>
    </w:p>
    <w:p w14:paraId="7958FF9B" w14:textId="77777777" w:rsidR="00D344AA" w:rsidRDefault="00D344AA">
      <w:pPr>
        <w:pStyle w:val="CommentText"/>
      </w:pPr>
    </w:p>
    <w:p w14:paraId="6652D172" w14:textId="53E85713" w:rsidR="00D344AA" w:rsidRDefault="00D344AA">
      <w:pPr>
        <w:pStyle w:val="CommentText"/>
      </w:pPr>
      <w:r>
        <w:t xml:space="preserve">Also, are supplementary tables numbered S1, S2, S3 or rather 1, 2, 3? Supplementary figures are numbered 1, 2, 3. </w:t>
      </w:r>
    </w:p>
  </w:comment>
  <w:comment w:id="2" w:author="Wilke, Claus O" w:date="2017-01-24T18:05:00Z" w:initials="WCO">
    <w:p w14:paraId="7FFA2753" w14:textId="7CD2A7BC" w:rsidR="0077440D" w:rsidRDefault="0077440D">
      <w:pPr>
        <w:pStyle w:val="CommentText"/>
      </w:pPr>
      <w:r>
        <w:rPr>
          <w:rStyle w:val="CommentReference"/>
        </w:rPr>
        <w:annotationRef/>
      </w:r>
      <w:r>
        <w:t>Why is this table mentioned here? What does it contain?</w:t>
      </w:r>
    </w:p>
  </w:comment>
  <w:comment w:id="3" w:author="Wilke, Claus O" w:date="2017-01-24T18:08:00Z" w:initials="WCO">
    <w:p w14:paraId="123C3B23" w14:textId="6A4FB019" w:rsidR="005972B0" w:rsidRDefault="005972B0">
      <w:pPr>
        <w:pStyle w:val="CommentText"/>
      </w:pPr>
      <w:r>
        <w:rPr>
          <w:rStyle w:val="CommentReference"/>
        </w:rPr>
        <w:annotationRef/>
      </w:r>
      <w:r>
        <w:t>Why is this table mentioned here? What does it contain?</w:t>
      </w:r>
    </w:p>
  </w:comment>
  <w:comment w:id="4" w:author="Wilke, Claus O" w:date="2017-01-24T18:39:00Z" w:initials="WCO">
    <w:p w14:paraId="5838759F" w14:textId="2A1B361D" w:rsidR="00421BEA" w:rsidRDefault="00421BEA">
      <w:pPr>
        <w:pStyle w:val="CommentText"/>
      </w:pPr>
      <w:r>
        <w:rPr>
          <w:rStyle w:val="CommentReference"/>
        </w:rPr>
        <w:annotationRef/>
      </w:r>
      <w:r>
        <w:t>What do these tables contain?</w:t>
      </w:r>
    </w:p>
  </w:comment>
  <w:comment w:id="5" w:author="Wilke, Claus O" w:date="2017-01-24T17:36:00Z" w:initials="WCO">
    <w:p w14:paraId="21BEF643" w14:textId="57EFE840" w:rsidR="00484BFE" w:rsidRDefault="00484BFE">
      <w:pPr>
        <w:pStyle w:val="CommentText"/>
      </w:pPr>
      <w:r>
        <w:rPr>
          <w:rStyle w:val="CommentReference"/>
        </w:rPr>
        <w:annotationRef/>
      </w:r>
      <w:r>
        <w:t>Need to copy details from Houser paper, also describe difference between RNA-seq and proteomics reference genomes.</w:t>
      </w:r>
    </w:p>
  </w:comment>
  <w:comment w:id="6" w:author="Wilke, Claus O" w:date="2017-01-23T17:27:00Z" w:initials="WCO">
    <w:p w14:paraId="18183D44" w14:textId="7EDD579D" w:rsidR="00EA414B" w:rsidRDefault="00EA414B">
      <w:pPr>
        <w:pStyle w:val="CommentText"/>
      </w:pPr>
      <w:r>
        <w:rPr>
          <w:rStyle w:val="CommentReference"/>
        </w:rPr>
        <w:annotationRef/>
      </w:r>
      <w:r>
        <w:t>Still need this.</w:t>
      </w:r>
    </w:p>
  </w:comment>
  <w:comment w:id="7" w:author="Wilke, Claus O" w:date="2017-01-23T17:58:00Z" w:initials="WCO">
    <w:p w14:paraId="7C267422" w14:textId="06768F3D" w:rsidR="00112056" w:rsidRDefault="00112056">
      <w:pPr>
        <w:pStyle w:val="CommentText"/>
      </w:pPr>
      <w:r>
        <w:rPr>
          <w:rStyle w:val="CommentReference"/>
        </w:rPr>
        <w:annotationRef/>
      </w:r>
      <w:r>
        <w:t>Still need to 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52D172" w15:done="0"/>
  <w15:commentEx w15:paraId="7FFA2753" w15:done="0"/>
  <w15:commentEx w15:paraId="123C3B23" w15:done="0"/>
  <w15:commentEx w15:paraId="5838759F" w15:done="0"/>
  <w15:commentEx w15:paraId="21BEF643" w15:done="0"/>
  <w15:commentEx w15:paraId="18183D44" w15:done="0"/>
  <w15:commentEx w15:paraId="7C26742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BE92CF" w14:textId="77777777" w:rsidR="00FF69E3" w:rsidRDefault="00FF69E3" w:rsidP="00522EEC">
      <w:r>
        <w:separator/>
      </w:r>
    </w:p>
  </w:endnote>
  <w:endnote w:type="continuationSeparator" w:id="0">
    <w:p w14:paraId="040F4D71" w14:textId="77777777" w:rsidR="00FF69E3" w:rsidRDefault="00FF69E3"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69E3">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3522A5" w14:textId="77777777" w:rsidR="00FF69E3" w:rsidRDefault="00FF69E3" w:rsidP="00522EEC">
      <w:r>
        <w:separator/>
      </w:r>
    </w:p>
  </w:footnote>
  <w:footnote w:type="continuationSeparator" w:id="0">
    <w:p w14:paraId="1E20D90A" w14:textId="77777777" w:rsidR="00FF69E3" w:rsidRDefault="00FF69E3"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2A91"/>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840F5"/>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056"/>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5EA7"/>
    <w:rsid w:val="00166861"/>
    <w:rsid w:val="0017021E"/>
    <w:rsid w:val="001731D5"/>
    <w:rsid w:val="00175061"/>
    <w:rsid w:val="00175D58"/>
    <w:rsid w:val="00176A0E"/>
    <w:rsid w:val="00176D80"/>
    <w:rsid w:val="0018063D"/>
    <w:rsid w:val="0018344D"/>
    <w:rsid w:val="001845D3"/>
    <w:rsid w:val="0018471F"/>
    <w:rsid w:val="00186D36"/>
    <w:rsid w:val="00195CF8"/>
    <w:rsid w:val="00195F58"/>
    <w:rsid w:val="00196B75"/>
    <w:rsid w:val="001A087C"/>
    <w:rsid w:val="001A2571"/>
    <w:rsid w:val="001A2BE7"/>
    <w:rsid w:val="001A3CEB"/>
    <w:rsid w:val="001A7A07"/>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1475"/>
    <w:rsid w:val="0021376A"/>
    <w:rsid w:val="0022078F"/>
    <w:rsid w:val="00222C86"/>
    <w:rsid w:val="00223EAB"/>
    <w:rsid w:val="00225D06"/>
    <w:rsid w:val="0022756B"/>
    <w:rsid w:val="002275D6"/>
    <w:rsid w:val="00231DE7"/>
    <w:rsid w:val="00232542"/>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2ED"/>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6F2"/>
    <w:rsid w:val="002C37BA"/>
    <w:rsid w:val="002C5D75"/>
    <w:rsid w:val="002D506C"/>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1BEA"/>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4BFE"/>
    <w:rsid w:val="00485316"/>
    <w:rsid w:val="0048593D"/>
    <w:rsid w:val="004912C2"/>
    <w:rsid w:val="0049181C"/>
    <w:rsid w:val="004943D6"/>
    <w:rsid w:val="00496E97"/>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06E14"/>
    <w:rsid w:val="0051095E"/>
    <w:rsid w:val="00514CB4"/>
    <w:rsid w:val="00517811"/>
    <w:rsid w:val="00520D73"/>
    <w:rsid w:val="00522EEC"/>
    <w:rsid w:val="00523BA6"/>
    <w:rsid w:val="00526C9C"/>
    <w:rsid w:val="0053050A"/>
    <w:rsid w:val="00531403"/>
    <w:rsid w:val="005346B9"/>
    <w:rsid w:val="00540D62"/>
    <w:rsid w:val="00542627"/>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264D"/>
    <w:rsid w:val="0058534C"/>
    <w:rsid w:val="0058663C"/>
    <w:rsid w:val="005870E9"/>
    <w:rsid w:val="005923FC"/>
    <w:rsid w:val="0059249D"/>
    <w:rsid w:val="005931D5"/>
    <w:rsid w:val="00593E95"/>
    <w:rsid w:val="0059625A"/>
    <w:rsid w:val="00596DC3"/>
    <w:rsid w:val="005972B0"/>
    <w:rsid w:val="005974B0"/>
    <w:rsid w:val="00597E81"/>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5E9"/>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024C"/>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0700"/>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440D"/>
    <w:rsid w:val="007754D8"/>
    <w:rsid w:val="00776B56"/>
    <w:rsid w:val="0077747E"/>
    <w:rsid w:val="00780E8E"/>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B0321"/>
    <w:rsid w:val="007B145B"/>
    <w:rsid w:val="007B2679"/>
    <w:rsid w:val="007B2831"/>
    <w:rsid w:val="007B6B71"/>
    <w:rsid w:val="007D014B"/>
    <w:rsid w:val="007D2BD6"/>
    <w:rsid w:val="007D66DF"/>
    <w:rsid w:val="007D6C62"/>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3A4"/>
    <w:rsid w:val="0086748F"/>
    <w:rsid w:val="00870504"/>
    <w:rsid w:val="00872A96"/>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3035"/>
    <w:rsid w:val="008F4064"/>
    <w:rsid w:val="008F5AAF"/>
    <w:rsid w:val="008F70A9"/>
    <w:rsid w:val="008F76F5"/>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77E06"/>
    <w:rsid w:val="0098024D"/>
    <w:rsid w:val="00985D59"/>
    <w:rsid w:val="00987E5A"/>
    <w:rsid w:val="00990498"/>
    <w:rsid w:val="009907A4"/>
    <w:rsid w:val="0099174B"/>
    <w:rsid w:val="009923DA"/>
    <w:rsid w:val="00992AB7"/>
    <w:rsid w:val="009953EC"/>
    <w:rsid w:val="00996CAC"/>
    <w:rsid w:val="009A20A3"/>
    <w:rsid w:val="009A3703"/>
    <w:rsid w:val="009A7AE8"/>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4991"/>
    <w:rsid w:val="00A3691E"/>
    <w:rsid w:val="00A40519"/>
    <w:rsid w:val="00A4264B"/>
    <w:rsid w:val="00A4741C"/>
    <w:rsid w:val="00A47D68"/>
    <w:rsid w:val="00A505E1"/>
    <w:rsid w:val="00A518C3"/>
    <w:rsid w:val="00A5224F"/>
    <w:rsid w:val="00A52C41"/>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B7F34"/>
    <w:rsid w:val="00AC02FC"/>
    <w:rsid w:val="00AC1149"/>
    <w:rsid w:val="00AC2FB8"/>
    <w:rsid w:val="00AC3164"/>
    <w:rsid w:val="00AC3AF2"/>
    <w:rsid w:val="00AC4404"/>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7B8"/>
    <w:rsid w:val="00B33CF3"/>
    <w:rsid w:val="00B37835"/>
    <w:rsid w:val="00B45BFA"/>
    <w:rsid w:val="00B45F0F"/>
    <w:rsid w:val="00B5267D"/>
    <w:rsid w:val="00B527E2"/>
    <w:rsid w:val="00B53684"/>
    <w:rsid w:val="00B63B84"/>
    <w:rsid w:val="00B67655"/>
    <w:rsid w:val="00B72654"/>
    <w:rsid w:val="00B8368E"/>
    <w:rsid w:val="00B90A02"/>
    <w:rsid w:val="00B91F46"/>
    <w:rsid w:val="00B95CC9"/>
    <w:rsid w:val="00B97EC5"/>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5D8"/>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397"/>
    <w:rsid w:val="00CC775D"/>
    <w:rsid w:val="00CD00D0"/>
    <w:rsid w:val="00CD40AA"/>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344AA"/>
    <w:rsid w:val="00D40704"/>
    <w:rsid w:val="00D41480"/>
    <w:rsid w:val="00D42B12"/>
    <w:rsid w:val="00D4595F"/>
    <w:rsid w:val="00D45B79"/>
    <w:rsid w:val="00D507C5"/>
    <w:rsid w:val="00D51D05"/>
    <w:rsid w:val="00D51F87"/>
    <w:rsid w:val="00D532F6"/>
    <w:rsid w:val="00D55F77"/>
    <w:rsid w:val="00D5631A"/>
    <w:rsid w:val="00D565BA"/>
    <w:rsid w:val="00D62342"/>
    <w:rsid w:val="00D63610"/>
    <w:rsid w:val="00D63921"/>
    <w:rsid w:val="00D67E01"/>
    <w:rsid w:val="00D67E4C"/>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DF5455"/>
    <w:rsid w:val="00E01B29"/>
    <w:rsid w:val="00E03271"/>
    <w:rsid w:val="00E053FD"/>
    <w:rsid w:val="00E0611C"/>
    <w:rsid w:val="00E062E9"/>
    <w:rsid w:val="00E077A7"/>
    <w:rsid w:val="00E07902"/>
    <w:rsid w:val="00E101DC"/>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14B"/>
    <w:rsid w:val="00EA44BC"/>
    <w:rsid w:val="00EA61CF"/>
    <w:rsid w:val="00EA70E0"/>
    <w:rsid w:val="00EB10EC"/>
    <w:rsid w:val="00EB18D9"/>
    <w:rsid w:val="00EB2E02"/>
    <w:rsid w:val="00EB302D"/>
    <w:rsid w:val="00EB3F3D"/>
    <w:rsid w:val="00EB454C"/>
    <w:rsid w:val="00EB5779"/>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506D"/>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D7CCD"/>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69E3"/>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5988636">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29839067">
      <w:bodyDiv w:val="1"/>
      <w:marLeft w:val="0"/>
      <w:marRight w:val="0"/>
      <w:marTop w:val="0"/>
      <w:marBottom w:val="0"/>
      <w:divBdr>
        <w:top w:val="none" w:sz="0" w:space="0" w:color="auto"/>
        <w:left w:val="none" w:sz="0" w:space="0" w:color="auto"/>
        <w:bottom w:val="none" w:sz="0" w:space="0" w:color="auto"/>
        <w:right w:val="none" w:sz="0" w:space="0" w:color="auto"/>
      </w:divBdr>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01798557">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589539034">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theme" Target="theme/theme1.xml"/><Relationship Id="rId10" Type="http://schemas.openxmlformats.org/officeDocument/2006/relationships/hyperlink" Target="mailto:jbarrick@cm.utexas.edu" TargetMode="External"/><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hyperlink" Target="http://www.arl.army.mil/"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2CDE97-CEFD-1C4E-8BBF-2A2E28EC3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5</Pages>
  <Words>27774</Words>
  <Characters>158312</Characters>
  <Application>Microsoft Macintosh Word</Application>
  <DocSecurity>0</DocSecurity>
  <Lines>1319</Lines>
  <Paragraphs>37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mRNA abundances were clustered by growth phase and Mg2+ levels, wher</vt:lpstr>
      <vt:lpstr>        Identification of differentially expressed genes</vt:lpstr>
      <vt:lpstr>    Discussion</vt:lpstr>
    </vt:vector>
  </TitlesOfParts>
  <Company>ut austin</Company>
  <LinksUpToDate>false</LinksUpToDate>
  <CharactersWithSpaces>185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65</cp:revision>
  <cp:lastPrinted>2016-10-11T17:01:00Z</cp:lastPrinted>
  <dcterms:created xsi:type="dcterms:W3CDTF">2016-10-11T17:01:00Z</dcterms:created>
  <dcterms:modified xsi:type="dcterms:W3CDTF">2017-01-26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wWdIbFJ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